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5F94D2" w14:textId="77777777" w:rsidR="003862BD" w:rsidRDefault="003862BD" w:rsidP="00985C75">
      <w:pPr>
        <w:spacing w:line="480" w:lineRule="auto"/>
        <w:jc w:val="center"/>
        <w:rPr>
          <w:rFonts w:cs="Times New Roman"/>
          <w:szCs w:val="24"/>
        </w:rPr>
      </w:pPr>
    </w:p>
    <w:p w14:paraId="28EF77FB" w14:textId="77777777" w:rsidR="003862BD" w:rsidRDefault="003862BD" w:rsidP="00985C75">
      <w:pPr>
        <w:spacing w:line="480" w:lineRule="auto"/>
        <w:jc w:val="center"/>
        <w:rPr>
          <w:rFonts w:cs="Times New Roman"/>
          <w:szCs w:val="24"/>
        </w:rPr>
      </w:pPr>
    </w:p>
    <w:p w14:paraId="2CC7DD16" w14:textId="77777777" w:rsidR="003862BD" w:rsidRDefault="003862BD" w:rsidP="00985C75">
      <w:pPr>
        <w:spacing w:line="480" w:lineRule="auto"/>
        <w:jc w:val="center"/>
        <w:rPr>
          <w:rFonts w:cs="Times New Roman"/>
          <w:szCs w:val="24"/>
        </w:rPr>
      </w:pPr>
    </w:p>
    <w:p w14:paraId="6AF1E8D9" w14:textId="00D463F7" w:rsidR="003862BD" w:rsidRDefault="003862BD" w:rsidP="00985C75">
      <w:pPr>
        <w:spacing w:line="480" w:lineRule="auto"/>
        <w:jc w:val="center"/>
        <w:rPr>
          <w:rFonts w:cs="Times New Roman"/>
          <w:szCs w:val="24"/>
        </w:rPr>
      </w:pPr>
    </w:p>
    <w:p w14:paraId="43C1E2C7" w14:textId="77777777" w:rsidR="003862BD" w:rsidRDefault="003862BD" w:rsidP="003862BD">
      <w:pPr>
        <w:spacing w:line="480" w:lineRule="auto"/>
        <w:rPr>
          <w:rFonts w:cs="Times New Roman"/>
          <w:szCs w:val="24"/>
        </w:rPr>
      </w:pPr>
      <w:bookmarkStart w:id="0" w:name="_GoBack"/>
      <w:bookmarkEnd w:id="0"/>
    </w:p>
    <w:p w14:paraId="62AF797C" w14:textId="77777777" w:rsidR="003862BD" w:rsidRDefault="003862BD" w:rsidP="00985C75">
      <w:pPr>
        <w:spacing w:line="480" w:lineRule="auto"/>
        <w:jc w:val="center"/>
        <w:rPr>
          <w:rFonts w:cs="Times New Roman"/>
          <w:szCs w:val="24"/>
        </w:rPr>
      </w:pPr>
    </w:p>
    <w:p w14:paraId="6C6309FF" w14:textId="5D7EC098" w:rsidR="0074761F" w:rsidRPr="00C93066" w:rsidRDefault="00C93066" w:rsidP="00985C75">
      <w:pPr>
        <w:spacing w:line="480" w:lineRule="auto"/>
        <w:jc w:val="center"/>
        <w:rPr>
          <w:rFonts w:cs="Times New Roman"/>
          <w:szCs w:val="24"/>
        </w:rPr>
      </w:pPr>
      <w:r w:rsidRPr="00C93066">
        <w:rPr>
          <w:rFonts w:cs="Times New Roman"/>
          <w:szCs w:val="24"/>
        </w:rPr>
        <w:t>ASSIGNMENT 2 DIVERSITY AT CISCO</w:t>
      </w:r>
    </w:p>
    <w:p w14:paraId="2E835B65" w14:textId="77777777" w:rsidR="0074761F" w:rsidRPr="00C93066" w:rsidRDefault="0074761F" w:rsidP="00985C75">
      <w:pPr>
        <w:tabs>
          <w:tab w:val="left" w:pos="4136"/>
        </w:tabs>
        <w:spacing w:line="480" w:lineRule="auto"/>
        <w:jc w:val="center"/>
        <w:rPr>
          <w:rFonts w:cs="Times New Roman"/>
          <w:szCs w:val="24"/>
        </w:rPr>
      </w:pPr>
      <w:r w:rsidRPr="00C93066">
        <w:rPr>
          <w:rFonts w:cs="Times New Roman"/>
          <w:szCs w:val="24"/>
        </w:rPr>
        <w:t xml:space="preserve"> Author</w:t>
      </w:r>
    </w:p>
    <w:p w14:paraId="005610EE" w14:textId="77777777" w:rsidR="0074761F" w:rsidRPr="00C93066" w:rsidRDefault="0074761F" w:rsidP="00985C75">
      <w:pPr>
        <w:tabs>
          <w:tab w:val="left" w:pos="4136"/>
        </w:tabs>
        <w:spacing w:line="480" w:lineRule="auto"/>
        <w:jc w:val="center"/>
        <w:rPr>
          <w:rFonts w:cs="Times New Roman"/>
          <w:szCs w:val="24"/>
        </w:rPr>
      </w:pPr>
      <w:r w:rsidRPr="00C93066">
        <w:rPr>
          <w:rFonts w:cs="Times New Roman"/>
          <w:szCs w:val="24"/>
        </w:rPr>
        <w:t>[Name of the Institution]</w:t>
      </w:r>
    </w:p>
    <w:p w14:paraId="662CCAC8" w14:textId="77777777" w:rsidR="0074761F" w:rsidRPr="00C93066" w:rsidRDefault="0074761F" w:rsidP="00985C75">
      <w:pPr>
        <w:spacing w:line="480" w:lineRule="auto"/>
        <w:rPr>
          <w:rFonts w:cs="Times New Roman"/>
          <w:szCs w:val="24"/>
        </w:rPr>
      </w:pPr>
      <w:r w:rsidRPr="00C93066">
        <w:rPr>
          <w:rFonts w:cs="Times New Roman"/>
          <w:szCs w:val="24"/>
        </w:rPr>
        <w:br w:type="page"/>
      </w:r>
    </w:p>
    <w:p w14:paraId="056E877E" w14:textId="00D428C5" w:rsidR="00B42FB9" w:rsidRPr="00C93066" w:rsidRDefault="00ED0B06" w:rsidP="00985C75">
      <w:pPr>
        <w:spacing w:line="480" w:lineRule="auto"/>
        <w:jc w:val="center"/>
        <w:rPr>
          <w:rFonts w:cs="Times New Roman"/>
          <w:szCs w:val="24"/>
        </w:rPr>
      </w:pPr>
      <w:r w:rsidRPr="00C93066">
        <w:rPr>
          <w:rFonts w:cs="Times New Roman"/>
          <w:szCs w:val="24"/>
        </w:rPr>
        <w:lastRenderedPageBreak/>
        <w:t>ASSIGNMENT 2 DIVERSITY AT CISCO</w:t>
      </w:r>
    </w:p>
    <w:p w14:paraId="7C509622" w14:textId="77777777" w:rsidR="00ED0B06" w:rsidRPr="00C93066" w:rsidRDefault="007D38F7" w:rsidP="00985C75">
      <w:pPr>
        <w:spacing w:line="480" w:lineRule="auto"/>
        <w:rPr>
          <w:rFonts w:cs="Times New Roman"/>
          <w:b/>
          <w:i/>
          <w:iCs/>
          <w:szCs w:val="24"/>
        </w:rPr>
      </w:pPr>
      <w:r w:rsidRPr="00C93066">
        <w:rPr>
          <w:rFonts w:cs="Times New Roman"/>
          <w:b/>
          <w:i/>
          <w:iCs/>
          <w:szCs w:val="24"/>
        </w:rPr>
        <w:t>Introduction</w:t>
      </w:r>
    </w:p>
    <w:p w14:paraId="3A9C85E1" w14:textId="6B5E5544" w:rsidR="000942D8" w:rsidRPr="00C93066" w:rsidRDefault="001D4DBE" w:rsidP="00985C75">
      <w:pPr>
        <w:spacing w:line="480" w:lineRule="auto"/>
        <w:rPr>
          <w:rFonts w:cs="Times New Roman"/>
          <w:szCs w:val="24"/>
        </w:rPr>
      </w:pPr>
      <w:r w:rsidRPr="00C93066">
        <w:rPr>
          <w:rFonts w:cs="Times New Roman"/>
          <w:b/>
          <w:szCs w:val="24"/>
        </w:rPr>
        <w:tab/>
      </w:r>
      <w:r w:rsidRPr="00C93066">
        <w:rPr>
          <w:rFonts w:cs="Times New Roman"/>
          <w:szCs w:val="24"/>
        </w:rPr>
        <w:t xml:space="preserve">Management of the business is not an easy task, especially when the organization is big. No matter what is the size of the company or the organization, the owner or the managers have to take special care in order to keep the </w:t>
      </w:r>
      <w:r w:rsidR="00FB360A" w:rsidRPr="00C93066">
        <w:rPr>
          <w:rFonts w:cs="Times New Roman"/>
          <w:szCs w:val="24"/>
        </w:rPr>
        <w:t xml:space="preserve">operations of the business running </w:t>
      </w:r>
      <w:r w:rsidR="00CF706E" w:rsidRPr="00C93066">
        <w:rPr>
          <w:rFonts w:cs="Times New Roman"/>
          <w:szCs w:val="24"/>
        </w:rPr>
        <w:t xml:space="preserve">smoothly. This management becomes much more important </w:t>
      </w:r>
      <w:r w:rsidR="00FC3B3E" w:rsidRPr="00C93066">
        <w:rPr>
          <w:rFonts w:cs="Times New Roman"/>
          <w:szCs w:val="24"/>
        </w:rPr>
        <w:t xml:space="preserve">and complex when the </w:t>
      </w:r>
      <w:r w:rsidR="006D153D" w:rsidRPr="00C93066">
        <w:rPr>
          <w:rFonts w:cs="Times New Roman"/>
          <w:szCs w:val="24"/>
        </w:rPr>
        <w:t xml:space="preserve">business </w:t>
      </w:r>
      <w:r w:rsidR="003254CA" w:rsidRPr="00C93066">
        <w:rPr>
          <w:rFonts w:cs="Times New Roman"/>
          <w:szCs w:val="24"/>
        </w:rPr>
        <w:t>is</w:t>
      </w:r>
      <w:r w:rsidR="006D153D" w:rsidRPr="00C93066">
        <w:rPr>
          <w:rFonts w:cs="Times New Roman"/>
          <w:szCs w:val="24"/>
        </w:rPr>
        <w:t xml:space="preserve"> being </w:t>
      </w:r>
      <w:r w:rsidR="0055134D" w:rsidRPr="00C93066">
        <w:rPr>
          <w:rFonts w:cs="Times New Roman"/>
          <w:szCs w:val="24"/>
        </w:rPr>
        <w:t>operated</w:t>
      </w:r>
      <w:r w:rsidR="006D153D" w:rsidRPr="00C93066">
        <w:rPr>
          <w:rFonts w:cs="Times New Roman"/>
          <w:szCs w:val="24"/>
        </w:rPr>
        <w:t xml:space="preserve"> at a global level</w:t>
      </w:r>
      <w:r w:rsidR="0016694A" w:rsidRPr="00C93066">
        <w:rPr>
          <w:rFonts w:cs="Times New Roman"/>
          <w:szCs w:val="24"/>
        </w:rPr>
        <w:t xml:space="preserve"> </w:t>
      </w:r>
      <w:r w:rsidR="001619A7" w:rsidRPr="00C93066">
        <w:rPr>
          <w:rFonts w:cs="Times New Roman"/>
          <w:szCs w:val="24"/>
        </w:rPr>
        <w:fldChar w:fldCharType="begin"/>
      </w:r>
      <w:r w:rsidR="001619A7" w:rsidRPr="00C93066">
        <w:rPr>
          <w:rFonts w:cs="Times New Roman"/>
          <w:szCs w:val="24"/>
        </w:rPr>
        <w:instrText xml:space="preserve"> ADDIN ZOTERO_ITEM CSL_CITATION {"citationID":"gNAM6BH7","properties":{"formattedCitation":"(\\uc0\\u8220{}Work Group Diversity | Annual Review of Psychology,\\uc0\\u8221{} n.d.)","plainCitation":"(“Work Group Diversity | Annual Review of Psychology,” n.d.)","noteIndex":0},"citationItems":[{"id":16,"uris":["http://zotero.org/users/local/Lwfag79W/items/N3TK5JK2"],"uri":["http://zotero.org/users/local/Lwfag79W/items/N3TK5JK2"],"itemData":{"id":16,"type":"webpage","title":"Work Group Diversity | Annual Review of Psychology","URL":"https://www.annualreviews.org/doi/abs/10.1146/annurev.psych.58.110405.085546","accessed":{"date-parts":[["2020",1,29]]}}}],"schema":"https://github.com/citation-style-language/schema/raw/master/csl-citation.json"} </w:instrText>
      </w:r>
      <w:r w:rsidR="001619A7" w:rsidRPr="00C93066">
        <w:rPr>
          <w:rFonts w:cs="Times New Roman"/>
          <w:szCs w:val="24"/>
        </w:rPr>
        <w:fldChar w:fldCharType="separate"/>
      </w:r>
      <w:r w:rsidR="001619A7" w:rsidRPr="00C93066">
        <w:rPr>
          <w:rFonts w:cs="Times New Roman"/>
          <w:szCs w:val="24"/>
        </w:rPr>
        <w:t>(“Work Group Diversity | Annual Review of Psychology,” n.d.)</w:t>
      </w:r>
      <w:r w:rsidR="001619A7" w:rsidRPr="00C93066">
        <w:rPr>
          <w:rFonts w:cs="Times New Roman"/>
          <w:szCs w:val="24"/>
        </w:rPr>
        <w:fldChar w:fldCharType="end"/>
      </w:r>
      <w:r w:rsidR="006D153D" w:rsidRPr="00C93066">
        <w:rPr>
          <w:rFonts w:cs="Times New Roman"/>
          <w:szCs w:val="24"/>
        </w:rPr>
        <w:t xml:space="preserve">. At this stage, the managers have to take special heed in order to </w:t>
      </w:r>
      <w:r w:rsidR="0055134D" w:rsidRPr="00C93066">
        <w:rPr>
          <w:rFonts w:cs="Times New Roman"/>
          <w:szCs w:val="24"/>
        </w:rPr>
        <w:t>handle the</w:t>
      </w:r>
      <w:r w:rsidR="006D153D" w:rsidRPr="00C93066">
        <w:rPr>
          <w:rFonts w:cs="Times New Roman"/>
          <w:szCs w:val="24"/>
        </w:rPr>
        <w:t xml:space="preserve"> employees </w:t>
      </w:r>
      <w:r w:rsidR="00D3315B" w:rsidRPr="00C93066">
        <w:rPr>
          <w:rFonts w:cs="Times New Roman"/>
          <w:szCs w:val="24"/>
        </w:rPr>
        <w:t>from different areas</w:t>
      </w:r>
      <w:r w:rsidR="0055134D" w:rsidRPr="00C93066">
        <w:rPr>
          <w:rFonts w:cs="Times New Roman"/>
          <w:szCs w:val="24"/>
        </w:rPr>
        <w:t xml:space="preserve"> </w:t>
      </w:r>
      <w:r w:rsidR="00A50E24" w:rsidRPr="00C93066">
        <w:rPr>
          <w:rFonts w:cs="Times New Roman"/>
          <w:szCs w:val="24"/>
        </w:rPr>
        <w:t xml:space="preserve">and cultures in addition to </w:t>
      </w:r>
      <w:r w:rsidR="00A17856" w:rsidRPr="00C93066">
        <w:rPr>
          <w:rFonts w:cs="Times New Roman"/>
          <w:szCs w:val="24"/>
        </w:rPr>
        <w:t>keeping them happ</w:t>
      </w:r>
      <w:r w:rsidR="00643EC5">
        <w:rPr>
          <w:rFonts w:cs="Times New Roman"/>
          <w:szCs w:val="24"/>
        </w:rPr>
        <w:t>y</w:t>
      </w:r>
      <w:r w:rsidR="00A17856" w:rsidRPr="00C93066">
        <w:rPr>
          <w:rFonts w:cs="Times New Roman"/>
          <w:szCs w:val="24"/>
        </w:rPr>
        <w:t xml:space="preserve"> and satisfied.</w:t>
      </w:r>
      <w:r w:rsidR="003254CA" w:rsidRPr="00C93066">
        <w:rPr>
          <w:rFonts w:cs="Times New Roman"/>
          <w:szCs w:val="24"/>
        </w:rPr>
        <w:t xml:space="preserve"> This</w:t>
      </w:r>
      <w:r w:rsidR="00D12307" w:rsidRPr="00C93066">
        <w:rPr>
          <w:rFonts w:cs="Times New Roman"/>
          <w:szCs w:val="24"/>
        </w:rPr>
        <w:t xml:space="preserve"> phe</w:t>
      </w:r>
      <w:r w:rsidR="00FF4A34" w:rsidRPr="00C93066">
        <w:rPr>
          <w:rFonts w:cs="Times New Roman"/>
          <w:szCs w:val="24"/>
        </w:rPr>
        <w:t>nomenon o</w:t>
      </w:r>
      <w:r w:rsidR="00D12307" w:rsidRPr="00C93066">
        <w:rPr>
          <w:rFonts w:cs="Times New Roman"/>
          <w:szCs w:val="24"/>
        </w:rPr>
        <w:t>f</w:t>
      </w:r>
      <w:r w:rsidR="00F26B7A" w:rsidRPr="00C93066">
        <w:rPr>
          <w:rFonts w:cs="Times New Roman"/>
          <w:szCs w:val="24"/>
        </w:rPr>
        <w:t xml:space="preserve"> different people coming together f</w:t>
      </w:r>
      <w:r w:rsidR="00643EC5">
        <w:rPr>
          <w:rFonts w:cs="Times New Roman"/>
          <w:szCs w:val="24"/>
        </w:rPr>
        <w:t>ro</w:t>
      </w:r>
      <w:r w:rsidR="00F26B7A" w:rsidRPr="00C93066">
        <w:rPr>
          <w:rFonts w:cs="Times New Roman"/>
          <w:szCs w:val="24"/>
        </w:rPr>
        <w:t>m different geog</w:t>
      </w:r>
      <w:r w:rsidR="0006066E" w:rsidRPr="00C93066">
        <w:rPr>
          <w:rFonts w:cs="Times New Roman"/>
          <w:szCs w:val="24"/>
        </w:rPr>
        <w:t xml:space="preserve">raphical areas, </w:t>
      </w:r>
      <w:r w:rsidR="00D267AF" w:rsidRPr="00C93066">
        <w:rPr>
          <w:rFonts w:cs="Times New Roman"/>
          <w:szCs w:val="24"/>
        </w:rPr>
        <w:t xml:space="preserve">cultural </w:t>
      </w:r>
      <w:r w:rsidR="0006066E" w:rsidRPr="00C93066">
        <w:rPr>
          <w:rFonts w:cs="Times New Roman"/>
          <w:szCs w:val="24"/>
        </w:rPr>
        <w:t xml:space="preserve">backgrounds, and even religions to </w:t>
      </w:r>
      <w:r w:rsidR="002E08CC" w:rsidRPr="00C93066">
        <w:rPr>
          <w:rFonts w:cs="Times New Roman"/>
          <w:szCs w:val="24"/>
        </w:rPr>
        <w:t>achieve</w:t>
      </w:r>
      <w:r w:rsidR="0006066E" w:rsidRPr="00C93066">
        <w:rPr>
          <w:rFonts w:cs="Times New Roman"/>
          <w:szCs w:val="24"/>
        </w:rPr>
        <w:t xml:space="preserve"> a common goal </w:t>
      </w:r>
      <w:r w:rsidR="009E7964" w:rsidRPr="00C93066">
        <w:rPr>
          <w:rFonts w:cs="Times New Roman"/>
          <w:szCs w:val="24"/>
        </w:rPr>
        <w:t xml:space="preserve">is known as diversity </w:t>
      </w:r>
      <w:r w:rsidR="0006066E" w:rsidRPr="00C93066">
        <w:rPr>
          <w:rFonts w:cs="Times New Roman"/>
          <w:szCs w:val="24"/>
        </w:rPr>
        <w:t>and</w:t>
      </w:r>
      <w:r w:rsidR="003254CA" w:rsidRPr="00C93066">
        <w:rPr>
          <w:rFonts w:cs="Times New Roman"/>
          <w:szCs w:val="24"/>
        </w:rPr>
        <w:t xml:space="preserve"> practice </w:t>
      </w:r>
      <w:r w:rsidR="009E7964" w:rsidRPr="00C93066">
        <w:rPr>
          <w:rFonts w:cs="Times New Roman"/>
          <w:szCs w:val="24"/>
        </w:rPr>
        <w:t xml:space="preserve">to handle them effectively </w:t>
      </w:r>
      <w:r w:rsidR="003254CA" w:rsidRPr="00C93066">
        <w:rPr>
          <w:rFonts w:cs="Times New Roman"/>
          <w:szCs w:val="24"/>
        </w:rPr>
        <w:t>is kn</w:t>
      </w:r>
      <w:r w:rsidR="00681982" w:rsidRPr="00C93066">
        <w:rPr>
          <w:rFonts w:cs="Times New Roman"/>
          <w:szCs w:val="24"/>
        </w:rPr>
        <w:t>own as</w:t>
      </w:r>
      <w:r w:rsidR="003254CA" w:rsidRPr="00C93066">
        <w:rPr>
          <w:rFonts w:cs="Times New Roman"/>
          <w:szCs w:val="24"/>
        </w:rPr>
        <w:t xml:space="preserve"> management of diversity. </w:t>
      </w:r>
    </w:p>
    <w:p w14:paraId="30CBEEE8" w14:textId="316D5A80" w:rsidR="009D6985" w:rsidRPr="00C93066" w:rsidRDefault="000942D8" w:rsidP="00985C75">
      <w:pPr>
        <w:spacing w:line="480" w:lineRule="auto"/>
        <w:rPr>
          <w:rFonts w:cs="Times New Roman"/>
          <w:szCs w:val="24"/>
        </w:rPr>
      </w:pPr>
      <w:r w:rsidRPr="00C93066">
        <w:rPr>
          <w:rFonts w:cs="Times New Roman"/>
          <w:szCs w:val="24"/>
        </w:rPr>
        <w:tab/>
      </w:r>
      <w:r w:rsidR="00A17856" w:rsidRPr="00C93066">
        <w:rPr>
          <w:rFonts w:cs="Times New Roman"/>
          <w:szCs w:val="24"/>
        </w:rPr>
        <w:t xml:space="preserve"> </w:t>
      </w:r>
      <w:r w:rsidR="007B6B5E" w:rsidRPr="00C93066">
        <w:rPr>
          <w:rFonts w:cs="Times New Roman"/>
          <w:szCs w:val="24"/>
        </w:rPr>
        <w:t xml:space="preserve">Many companies operating in Australia have been managing diversity in </w:t>
      </w:r>
      <w:r w:rsidR="000C0AE6" w:rsidRPr="00C93066">
        <w:rPr>
          <w:rFonts w:cs="Times New Roman"/>
          <w:szCs w:val="24"/>
        </w:rPr>
        <w:t xml:space="preserve">a very </w:t>
      </w:r>
      <w:r w:rsidR="00D534B1" w:rsidRPr="00C93066">
        <w:rPr>
          <w:rFonts w:cs="Times New Roman"/>
          <w:szCs w:val="24"/>
        </w:rPr>
        <w:t xml:space="preserve">successful and tactful way. One such organization is </w:t>
      </w:r>
      <w:r w:rsidR="008638A1" w:rsidRPr="00C93066">
        <w:rPr>
          <w:rFonts w:cs="Times New Roman"/>
          <w:szCs w:val="24"/>
        </w:rPr>
        <w:t>Cisco Systems, Inc. Cisco Systems, Inc.</w:t>
      </w:r>
      <w:r w:rsidR="002B721A" w:rsidRPr="00C93066">
        <w:rPr>
          <w:rFonts w:cs="Times New Roman"/>
          <w:szCs w:val="24"/>
        </w:rPr>
        <w:t xml:space="preserve"> operates </w:t>
      </w:r>
      <w:r w:rsidR="00837418" w:rsidRPr="00C93066">
        <w:rPr>
          <w:rFonts w:cs="Times New Roman"/>
          <w:szCs w:val="24"/>
        </w:rPr>
        <w:t xml:space="preserve">in Silicon Valley </w:t>
      </w:r>
      <w:r w:rsidR="00355679" w:rsidRPr="00C93066">
        <w:rPr>
          <w:rFonts w:cs="Times New Roman"/>
          <w:szCs w:val="24"/>
        </w:rPr>
        <w:t xml:space="preserve">in the area of </w:t>
      </w:r>
      <w:r w:rsidR="00FD584E" w:rsidRPr="00C93066">
        <w:rPr>
          <w:rFonts w:cs="Times New Roman"/>
          <w:szCs w:val="24"/>
        </w:rPr>
        <w:t xml:space="preserve">networking hardware and software. The tech giant deals in the manufacture and sale of networking </w:t>
      </w:r>
      <w:r w:rsidR="00265FAC" w:rsidRPr="00C93066">
        <w:rPr>
          <w:rFonts w:cs="Times New Roman"/>
          <w:szCs w:val="24"/>
        </w:rPr>
        <w:t>hardware and software, equipment related to telecommunication and various other high-technology products and services</w:t>
      </w:r>
      <w:r w:rsidR="00850531" w:rsidRPr="00C93066">
        <w:rPr>
          <w:rFonts w:cs="Times New Roman"/>
          <w:szCs w:val="24"/>
        </w:rPr>
        <w:t xml:space="preserve"> (</w:t>
      </w:r>
      <w:r w:rsidR="00850531" w:rsidRPr="00C93066">
        <w:rPr>
          <w:rFonts w:cs="Times New Roman"/>
          <w:color w:val="222222"/>
          <w:szCs w:val="24"/>
          <w:shd w:val="clear" w:color="auto" w:fill="FFFFFF"/>
        </w:rPr>
        <w:t>Hunt, Layton, and Prince, 2015)</w:t>
      </w:r>
      <w:r w:rsidR="00265FAC" w:rsidRPr="00C93066">
        <w:rPr>
          <w:rFonts w:cs="Times New Roman"/>
          <w:szCs w:val="24"/>
        </w:rPr>
        <w:t xml:space="preserve">. </w:t>
      </w:r>
      <w:r w:rsidR="009D6985" w:rsidRPr="00C93066">
        <w:rPr>
          <w:rFonts w:cs="Times New Roman"/>
          <w:szCs w:val="24"/>
        </w:rPr>
        <w:t>The following piece of writing will look into the details of the pr</w:t>
      </w:r>
      <w:r w:rsidR="00B918F9" w:rsidRPr="00C93066">
        <w:rPr>
          <w:rFonts w:cs="Times New Roman"/>
          <w:szCs w:val="24"/>
        </w:rPr>
        <w:t xml:space="preserve">actices being carried on at Cisco Systems, </w:t>
      </w:r>
      <w:r w:rsidR="002E7DA2" w:rsidRPr="00C93066">
        <w:rPr>
          <w:rFonts w:cs="Times New Roman"/>
          <w:szCs w:val="24"/>
        </w:rPr>
        <w:t xml:space="preserve">Inc. </w:t>
      </w:r>
      <w:r w:rsidR="00DB5BFD" w:rsidRPr="00C93066">
        <w:rPr>
          <w:rFonts w:cs="Times New Roman"/>
          <w:szCs w:val="24"/>
        </w:rPr>
        <w:t xml:space="preserve">These details will </w:t>
      </w:r>
      <w:r w:rsidR="002E7DA2" w:rsidRPr="00C93066">
        <w:rPr>
          <w:rFonts w:cs="Times New Roman"/>
          <w:szCs w:val="24"/>
        </w:rPr>
        <w:t>also</w:t>
      </w:r>
      <w:r w:rsidR="00DB5BFD" w:rsidRPr="00C93066">
        <w:rPr>
          <w:rFonts w:cs="Times New Roman"/>
          <w:szCs w:val="24"/>
        </w:rPr>
        <w:t xml:space="preserve"> highlight that whether the </w:t>
      </w:r>
      <w:r w:rsidR="0050590E" w:rsidRPr="00C93066">
        <w:rPr>
          <w:rFonts w:cs="Times New Roman"/>
          <w:szCs w:val="24"/>
        </w:rPr>
        <w:t xml:space="preserve">technology giant has any </w:t>
      </w:r>
      <w:r w:rsidR="002E7DA2" w:rsidRPr="00C93066">
        <w:rPr>
          <w:rFonts w:cs="Times New Roman"/>
          <w:szCs w:val="24"/>
        </w:rPr>
        <w:t xml:space="preserve">specific policy related to </w:t>
      </w:r>
      <w:r w:rsidR="00E50727" w:rsidRPr="00C93066">
        <w:rPr>
          <w:rFonts w:cs="Times New Roman"/>
          <w:szCs w:val="24"/>
        </w:rPr>
        <w:t xml:space="preserve">diversity, has to </w:t>
      </w:r>
      <w:r w:rsidR="00643EC5">
        <w:rPr>
          <w:rFonts w:cs="Times New Roman"/>
          <w:szCs w:val="24"/>
        </w:rPr>
        <w:t xml:space="preserve">the </w:t>
      </w:r>
      <w:r w:rsidR="00E50727" w:rsidRPr="00C93066">
        <w:rPr>
          <w:rFonts w:cs="Times New Roman"/>
          <w:szCs w:val="24"/>
        </w:rPr>
        <w:t xml:space="preserve">company won any reward in the area of diversity and </w:t>
      </w:r>
      <w:r w:rsidR="00AA0A8A" w:rsidRPr="00C93066">
        <w:rPr>
          <w:rFonts w:cs="Times New Roman"/>
          <w:szCs w:val="24"/>
        </w:rPr>
        <w:t xml:space="preserve">are there any complaints </w:t>
      </w:r>
      <w:r w:rsidR="00B74262" w:rsidRPr="00C93066">
        <w:rPr>
          <w:rFonts w:cs="Times New Roman"/>
          <w:szCs w:val="24"/>
        </w:rPr>
        <w:t>against</w:t>
      </w:r>
      <w:r w:rsidR="00AA0A8A" w:rsidRPr="00C93066">
        <w:rPr>
          <w:rFonts w:cs="Times New Roman"/>
          <w:szCs w:val="24"/>
        </w:rPr>
        <w:t xml:space="preserve"> the tech organization regarding </w:t>
      </w:r>
      <w:r w:rsidR="00C13BE9" w:rsidRPr="00C93066">
        <w:rPr>
          <w:rFonts w:cs="Times New Roman"/>
          <w:szCs w:val="24"/>
        </w:rPr>
        <w:t xml:space="preserve">the question of diversity. </w:t>
      </w:r>
    </w:p>
    <w:p w14:paraId="1A990D3B" w14:textId="77777777" w:rsidR="002D61BF" w:rsidRPr="00C93066" w:rsidRDefault="002D61BF" w:rsidP="00985C75">
      <w:pPr>
        <w:spacing w:line="480" w:lineRule="auto"/>
        <w:rPr>
          <w:rFonts w:cs="Times New Roman"/>
          <w:b/>
          <w:szCs w:val="24"/>
        </w:rPr>
      </w:pPr>
    </w:p>
    <w:p w14:paraId="7C9D46D4" w14:textId="77777777" w:rsidR="007D38F7" w:rsidRPr="00C93066" w:rsidRDefault="007D38F7" w:rsidP="00985C75">
      <w:pPr>
        <w:spacing w:line="480" w:lineRule="auto"/>
        <w:rPr>
          <w:rFonts w:cs="Times New Roman"/>
          <w:b/>
          <w:i/>
          <w:iCs/>
          <w:szCs w:val="24"/>
        </w:rPr>
      </w:pPr>
      <w:r w:rsidRPr="00C93066">
        <w:rPr>
          <w:rFonts w:cs="Times New Roman"/>
          <w:b/>
          <w:i/>
          <w:iCs/>
          <w:szCs w:val="24"/>
        </w:rPr>
        <w:t>Discussion</w:t>
      </w:r>
    </w:p>
    <w:p w14:paraId="38B32E46" w14:textId="6C2F69D0" w:rsidR="002307ED" w:rsidRPr="00C93066" w:rsidRDefault="002307ED" w:rsidP="00985C75">
      <w:pPr>
        <w:spacing w:line="480" w:lineRule="auto"/>
        <w:rPr>
          <w:rFonts w:cs="Times New Roman"/>
          <w:szCs w:val="24"/>
        </w:rPr>
      </w:pPr>
      <w:r w:rsidRPr="00C93066">
        <w:rPr>
          <w:rFonts w:cs="Times New Roman"/>
          <w:b/>
          <w:szCs w:val="24"/>
        </w:rPr>
        <w:tab/>
      </w:r>
      <w:r w:rsidRPr="00C93066">
        <w:rPr>
          <w:rFonts w:cs="Times New Roman"/>
          <w:szCs w:val="24"/>
        </w:rPr>
        <w:t>Cisco Systems, Inc.</w:t>
      </w:r>
      <w:r w:rsidR="00D519FF" w:rsidRPr="00C93066">
        <w:rPr>
          <w:rFonts w:cs="Times New Roman"/>
          <w:szCs w:val="24"/>
        </w:rPr>
        <w:t xml:space="preserve"> has been handling its operations very successfully </w:t>
      </w:r>
      <w:r w:rsidR="000518D3" w:rsidRPr="00C93066">
        <w:rPr>
          <w:rFonts w:cs="Times New Roman"/>
          <w:szCs w:val="24"/>
        </w:rPr>
        <w:t xml:space="preserve">along </w:t>
      </w:r>
      <w:r w:rsidR="006053D7" w:rsidRPr="00C93066">
        <w:rPr>
          <w:rFonts w:cs="Times New Roman"/>
          <w:szCs w:val="24"/>
        </w:rPr>
        <w:t xml:space="preserve">with </w:t>
      </w:r>
      <w:r w:rsidR="000518D3" w:rsidRPr="00C93066">
        <w:rPr>
          <w:rFonts w:cs="Times New Roman"/>
          <w:szCs w:val="24"/>
        </w:rPr>
        <w:t>great precision.</w:t>
      </w:r>
      <w:r w:rsidR="004724F4" w:rsidRPr="00C93066">
        <w:rPr>
          <w:rFonts w:cs="Times New Roman"/>
          <w:szCs w:val="24"/>
        </w:rPr>
        <w:t xml:space="preserve"> Whether </w:t>
      </w:r>
      <w:r w:rsidR="00037B4A" w:rsidRPr="00C93066">
        <w:rPr>
          <w:rFonts w:cs="Times New Roman"/>
          <w:szCs w:val="24"/>
        </w:rPr>
        <w:t>it’s</w:t>
      </w:r>
      <w:r w:rsidR="004724F4" w:rsidRPr="00C93066">
        <w:rPr>
          <w:rFonts w:cs="Times New Roman"/>
          <w:szCs w:val="24"/>
        </w:rPr>
        <w:t xml:space="preserve"> in the area of </w:t>
      </w:r>
      <w:r w:rsidR="00037B4A" w:rsidRPr="00C93066">
        <w:rPr>
          <w:rFonts w:cs="Times New Roman"/>
          <w:szCs w:val="24"/>
        </w:rPr>
        <w:t xml:space="preserve">production or marketing, or managing the diverse culture on its floors, </w:t>
      </w:r>
      <w:r w:rsidR="00E74C67" w:rsidRPr="00C93066">
        <w:rPr>
          <w:rFonts w:cs="Times New Roman"/>
          <w:szCs w:val="24"/>
        </w:rPr>
        <w:t xml:space="preserve">Cisco has always been ranked </w:t>
      </w:r>
      <w:r w:rsidR="000E2009" w:rsidRPr="00C93066">
        <w:rPr>
          <w:rFonts w:cs="Times New Roman"/>
          <w:szCs w:val="24"/>
        </w:rPr>
        <w:t xml:space="preserve">on top ranks in various charts </w:t>
      </w:r>
      <w:r w:rsidR="00CA6277" w:rsidRPr="00C93066">
        <w:rPr>
          <w:rFonts w:cs="Times New Roman"/>
          <w:szCs w:val="24"/>
        </w:rPr>
        <w:t>reg</w:t>
      </w:r>
      <w:r w:rsidR="00643EC5">
        <w:rPr>
          <w:rFonts w:cs="Times New Roman"/>
          <w:szCs w:val="24"/>
        </w:rPr>
        <w:t>ar</w:t>
      </w:r>
      <w:r w:rsidR="00CA6277" w:rsidRPr="00C93066">
        <w:rPr>
          <w:rFonts w:cs="Times New Roman"/>
          <w:szCs w:val="24"/>
        </w:rPr>
        <w:t>ding</w:t>
      </w:r>
      <w:r w:rsidR="000E3743" w:rsidRPr="00C93066">
        <w:rPr>
          <w:rFonts w:cs="Times New Roman"/>
          <w:szCs w:val="24"/>
        </w:rPr>
        <w:t xml:space="preserve"> the treatment its employees and how it handles and promotes a diverse culture in its workspaces</w:t>
      </w:r>
      <w:r w:rsidR="00563CF1" w:rsidRPr="00C93066">
        <w:rPr>
          <w:rFonts w:cs="Times New Roman"/>
          <w:szCs w:val="24"/>
        </w:rPr>
        <w:t xml:space="preserve"> </w:t>
      </w:r>
      <w:r w:rsidR="00563CF1" w:rsidRPr="00C93066">
        <w:rPr>
          <w:rFonts w:cs="Times New Roman"/>
          <w:szCs w:val="24"/>
        </w:rPr>
        <w:fldChar w:fldCharType="begin"/>
      </w:r>
      <w:r w:rsidR="00563CF1" w:rsidRPr="00C93066">
        <w:rPr>
          <w:rFonts w:cs="Times New Roman"/>
          <w:szCs w:val="24"/>
        </w:rPr>
        <w:instrText xml:space="preserve"> ADDIN ZOTERO_ITEM CSL_CITATION {"citationID":"rTayCh1z","properties":{"formattedCitation":"(\\uc0\\u8220{}On the Gateway Diversity for High Throughput Broadband Satellite Systems - IEEE Journals &amp; Magazine,\\uc0\\u8221{} n.d.)","plainCitation":"(“On the Gateway Diversity for High Throughput Broadband Satellite Systems - IEEE Journals &amp; Magazine,” n.d.)","noteIndex":0},"citationItems":[{"id":20,"uris":["http://zotero.org/users/local/Lwfag79W/items/YH9XSZA8"],"uri":["http://zotero.org/users/local/Lwfag79W/items/YH9XSZA8"],"itemData":{"id":20,"type":"webpage","title":"On the Gateway Diversity for High Throughput Broadband Satellite Systems - IEEE Journals &amp; Magazine","URL":"https://ieeexplore.ieee.org/abstract/document/6856179/","accessed":{"date-parts":[["2020",1,29]]}}}],"schema":"https://github.com/citation-style-language/schema/raw/master/csl-citation.json"} </w:instrText>
      </w:r>
      <w:r w:rsidR="00563CF1" w:rsidRPr="00C93066">
        <w:rPr>
          <w:rFonts w:cs="Times New Roman"/>
          <w:szCs w:val="24"/>
        </w:rPr>
        <w:fldChar w:fldCharType="separate"/>
      </w:r>
      <w:r w:rsidR="00563CF1" w:rsidRPr="00C93066">
        <w:rPr>
          <w:rFonts w:cs="Times New Roman"/>
          <w:szCs w:val="24"/>
        </w:rPr>
        <w:t>(“On the Gateway Diversity for High Throughput Broadband Satellite Systems - IEEE Journals &amp; Magazine,” n.d.)</w:t>
      </w:r>
      <w:r w:rsidR="00563CF1" w:rsidRPr="00C93066">
        <w:rPr>
          <w:rFonts w:cs="Times New Roman"/>
          <w:szCs w:val="24"/>
        </w:rPr>
        <w:fldChar w:fldCharType="end"/>
      </w:r>
      <w:r w:rsidR="000E3743" w:rsidRPr="00C93066">
        <w:rPr>
          <w:rFonts w:cs="Times New Roman"/>
          <w:szCs w:val="24"/>
        </w:rPr>
        <w:t xml:space="preserve">. </w:t>
      </w:r>
    </w:p>
    <w:p w14:paraId="0E574E35" w14:textId="77777777" w:rsidR="00C5466F" w:rsidRPr="00C93066" w:rsidRDefault="00C5466F" w:rsidP="00985C75">
      <w:pPr>
        <w:spacing w:line="480" w:lineRule="auto"/>
        <w:rPr>
          <w:rFonts w:cs="Times New Roman"/>
          <w:b/>
          <w:szCs w:val="24"/>
        </w:rPr>
      </w:pPr>
    </w:p>
    <w:p w14:paraId="4D0305A0" w14:textId="2ACCD014" w:rsidR="002B774B" w:rsidRPr="00C93066" w:rsidRDefault="002B774B" w:rsidP="00985C75">
      <w:pPr>
        <w:spacing w:line="480" w:lineRule="auto"/>
        <w:rPr>
          <w:rFonts w:cs="Times New Roman"/>
          <w:bCs/>
          <w:i/>
          <w:iCs/>
          <w:szCs w:val="24"/>
        </w:rPr>
      </w:pPr>
      <w:r w:rsidRPr="00C93066">
        <w:rPr>
          <w:rFonts w:cs="Times New Roman"/>
          <w:bCs/>
          <w:i/>
          <w:iCs/>
          <w:szCs w:val="24"/>
        </w:rPr>
        <w:t>Policy regarding Diversity</w:t>
      </w:r>
    </w:p>
    <w:p w14:paraId="07FBAEEF" w14:textId="77777777" w:rsidR="002D61BF" w:rsidRPr="00C93066" w:rsidRDefault="002D61BF" w:rsidP="00985C75">
      <w:pPr>
        <w:spacing w:line="480" w:lineRule="auto"/>
        <w:rPr>
          <w:rFonts w:cs="Times New Roman"/>
          <w:szCs w:val="24"/>
        </w:rPr>
      </w:pPr>
      <w:r w:rsidRPr="00C93066">
        <w:rPr>
          <w:rFonts w:cs="Times New Roman"/>
          <w:b/>
          <w:szCs w:val="24"/>
        </w:rPr>
        <w:tab/>
      </w:r>
      <w:r w:rsidRPr="00C93066">
        <w:rPr>
          <w:rFonts w:cs="Times New Roman"/>
          <w:szCs w:val="24"/>
        </w:rPr>
        <w:t xml:space="preserve">If we closely look at the website of Cisco, it contains a statement that has been clearly mentioned </w:t>
      </w:r>
      <w:r w:rsidR="00AA0A8A" w:rsidRPr="00C93066">
        <w:rPr>
          <w:rFonts w:cs="Times New Roman"/>
          <w:szCs w:val="24"/>
        </w:rPr>
        <w:t>at a very prominent place:</w:t>
      </w:r>
    </w:p>
    <w:p w14:paraId="5D72B833" w14:textId="30268BE3" w:rsidR="00D31C71" w:rsidRPr="00C93066" w:rsidRDefault="00D31C71" w:rsidP="00985C75">
      <w:pPr>
        <w:spacing w:line="480" w:lineRule="auto"/>
        <w:rPr>
          <w:rFonts w:cs="Times New Roman"/>
          <w:szCs w:val="24"/>
        </w:rPr>
      </w:pPr>
      <w:r w:rsidRPr="00C93066">
        <w:rPr>
          <w:rFonts w:cs="Times New Roman"/>
          <w:b/>
          <w:szCs w:val="24"/>
        </w:rPr>
        <w:tab/>
      </w:r>
      <w:r w:rsidRPr="00C93066">
        <w:rPr>
          <w:rFonts w:cs="Times New Roman"/>
          <w:szCs w:val="24"/>
        </w:rPr>
        <w:t>“</w:t>
      </w:r>
      <w:r w:rsidR="00AE4B4C" w:rsidRPr="00C93066">
        <w:rPr>
          <w:rFonts w:cs="Times New Roman"/>
          <w:szCs w:val="24"/>
        </w:rPr>
        <w:t xml:space="preserve">We see inclusion and diversity as essential to fueling the power of connection.” </w:t>
      </w:r>
      <w:r w:rsidR="00C5466F" w:rsidRPr="00C93066">
        <w:rPr>
          <w:rFonts w:cs="Times New Roman"/>
          <w:szCs w:val="24"/>
        </w:rPr>
        <w:fldChar w:fldCharType="begin"/>
      </w:r>
      <w:r w:rsidR="00C5466F" w:rsidRPr="00C93066">
        <w:rPr>
          <w:rFonts w:cs="Times New Roman"/>
          <w:szCs w:val="24"/>
        </w:rPr>
        <w:instrText xml:space="preserve"> ADDIN ZOTERO_ITEM CSL_CITATION {"citationID":"9RQtr4Ij","properties":{"formattedCitation":"(\\uc0\\u8220{}Diversity, Inclusion, and Collaboration at Cisco - Cisco,\\uc0\\u8221{} n.d.)","plainCitation":"(“Diversity, Inclusion, and Collaboration at Cisco - Cisco,” n.d.)","noteIndex":0},"citationItems":[{"id":14,"uris":["http://zotero.org/users/local/Lwfag79W/items/JELHNVHR"],"uri":["http://zotero.org/users/local/Lwfag79W/items/JELHNVHR"],"itemData":{"id":14,"type":"webpage","title":"Diversity, Inclusion, and Collaboration at Cisco - Cisco","URL":"https://www.cisco.com/c/en/us/about/inclusion-diversity.html#~stickynav=2","accessed":{"date-parts":[["2020",1,29]]}}}],"schema":"https://github.com/citation-style-language/schema/raw/master/csl-citation.json"} </w:instrText>
      </w:r>
      <w:r w:rsidR="00C5466F" w:rsidRPr="00C93066">
        <w:rPr>
          <w:rFonts w:cs="Times New Roman"/>
          <w:szCs w:val="24"/>
        </w:rPr>
        <w:fldChar w:fldCharType="separate"/>
      </w:r>
      <w:r w:rsidR="00C5466F" w:rsidRPr="00C93066">
        <w:rPr>
          <w:rFonts w:cs="Times New Roman"/>
          <w:szCs w:val="24"/>
        </w:rPr>
        <w:t>(“Diversity, Inclusion, and Collaboration at Cisco - Cisco,” n.d.)</w:t>
      </w:r>
      <w:r w:rsidR="00C5466F" w:rsidRPr="00C93066">
        <w:rPr>
          <w:rFonts w:cs="Times New Roman"/>
          <w:szCs w:val="24"/>
        </w:rPr>
        <w:fldChar w:fldCharType="end"/>
      </w:r>
    </w:p>
    <w:p w14:paraId="15117145" w14:textId="77766735" w:rsidR="00A616FD" w:rsidRPr="00C93066" w:rsidRDefault="00A616FD" w:rsidP="00985C75">
      <w:pPr>
        <w:spacing w:line="480" w:lineRule="auto"/>
        <w:rPr>
          <w:rFonts w:cs="Times New Roman"/>
          <w:szCs w:val="24"/>
        </w:rPr>
      </w:pPr>
      <w:r w:rsidRPr="00C93066">
        <w:rPr>
          <w:rFonts w:cs="Times New Roman"/>
          <w:szCs w:val="24"/>
        </w:rPr>
        <w:tab/>
        <w:t xml:space="preserve">This statement clearly </w:t>
      </w:r>
      <w:r w:rsidR="007A2B8B" w:rsidRPr="00C93066">
        <w:rPr>
          <w:rFonts w:cs="Times New Roman"/>
          <w:szCs w:val="24"/>
        </w:rPr>
        <w:t>indicates</w:t>
      </w:r>
      <w:r w:rsidR="00EF1335" w:rsidRPr="00C93066">
        <w:rPr>
          <w:rFonts w:cs="Times New Roman"/>
          <w:szCs w:val="24"/>
        </w:rPr>
        <w:t xml:space="preserve"> that Cisco Systems, Inc. values diversity </w:t>
      </w:r>
      <w:r w:rsidR="007171F1" w:rsidRPr="00C93066">
        <w:rPr>
          <w:rFonts w:cs="Times New Roman"/>
          <w:szCs w:val="24"/>
        </w:rPr>
        <w:t xml:space="preserve">very highly and takes the areas of inclusion and diversity very seriously. </w:t>
      </w:r>
      <w:r w:rsidR="00463AC1" w:rsidRPr="00C93066">
        <w:rPr>
          <w:rFonts w:cs="Times New Roman"/>
          <w:szCs w:val="24"/>
        </w:rPr>
        <w:t xml:space="preserve">Another statement that highlights the importance </w:t>
      </w:r>
      <w:r w:rsidR="00790460" w:rsidRPr="00C93066">
        <w:rPr>
          <w:rFonts w:cs="Times New Roman"/>
          <w:szCs w:val="24"/>
        </w:rPr>
        <w:t xml:space="preserve">of </w:t>
      </w:r>
      <w:r w:rsidR="00FA3D2B" w:rsidRPr="00C93066">
        <w:rPr>
          <w:rFonts w:cs="Times New Roman"/>
          <w:szCs w:val="24"/>
        </w:rPr>
        <w:t xml:space="preserve">diversity and diverse cultures for the Silicon Valley Ruler is </w:t>
      </w:r>
    </w:p>
    <w:p w14:paraId="14625BC9" w14:textId="6FF95A5B" w:rsidR="004A59EF" w:rsidRPr="00C93066" w:rsidRDefault="004A59EF" w:rsidP="00985C75">
      <w:pPr>
        <w:spacing w:line="480" w:lineRule="auto"/>
        <w:rPr>
          <w:rFonts w:cs="Times New Roman"/>
          <w:szCs w:val="24"/>
        </w:rPr>
      </w:pPr>
      <w:r w:rsidRPr="00C93066">
        <w:rPr>
          <w:rFonts w:cs="Times New Roman"/>
          <w:szCs w:val="24"/>
        </w:rPr>
        <w:tab/>
        <w:t>“Our bold new strategies are designed to change the equation for diverse talent.”</w:t>
      </w:r>
      <w:r w:rsidR="00C5466F" w:rsidRPr="00C93066">
        <w:rPr>
          <w:rFonts w:cs="Times New Roman"/>
          <w:szCs w:val="24"/>
        </w:rPr>
        <w:t xml:space="preserve"> </w:t>
      </w:r>
      <w:r w:rsidR="00C5466F" w:rsidRPr="00C93066">
        <w:rPr>
          <w:rFonts w:cs="Times New Roman"/>
          <w:szCs w:val="24"/>
        </w:rPr>
        <w:fldChar w:fldCharType="begin"/>
      </w:r>
      <w:r w:rsidR="00C5466F" w:rsidRPr="00C93066">
        <w:rPr>
          <w:rFonts w:cs="Times New Roman"/>
          <w:szCs w:val="24"/>
        </w:rPr>
        <w:instrText xml:space="preserve"> ADDIN ZOTERO_ITEM CSL_CITATION {"citationID":"Dec54EYE","properties":{"formattedCitation":"(\\uc0\\u8220{}Diversity, Inclusion, and Collaboration at Cisco - Cisco,\\uc0\\u8221{} n.d.)","plainCitation":"(“Diversity, Inclusion, and Collaboration at Cisco - Cisco,” n.d.)","noteIndex":0},"citationItems":[{"id":14,"uris":["http://zotero.org/users/local/Lwfag79W/items/JELHNVHR"],"uri":["http://zotero.org/users/local/Lwfag79W/items/JELHNVHR"],"itemData":{"id":14,"type":"webpage","title":"Diversity, Inclusion, and Collaboration at Cisco - Cisco","URL":"https://www.cisco.com/c/en/us/about/inclusion-diversity.html#~stickynav=2","accessed":{"date-parts":[["2020",1,29]]}}}],"schema":"https://github.com/citation-style-language/schema/raw/master/csl-citation.json"} </w:instrText>
      </w:r>
      <w:r w:rsidR="00C5466F" w:rsidRPr="00C93066">
        <w:rPr>
          <w:rFonts w:cs="Times New Roman"/>
          <w:szCs w:val="24"/>
        </w:rPr>
        <w:fldChar w:fldCharType="separate"/>
      </w:r>
      <w:r w:rsidR="00C5466F" w:rsidRPr="00C93066">
        <w:rPr>
          <w:rFonts w:cs="Times New Roman"/>
          <w:szCs w:val="24"/>
        </w:rPr>
        <w:t>(“Diversity, Inclusion, and Collaboration at Cisco - Cisco,” n.d.)</w:t>
      </w:r>
      <w:r w:rsidR="00C5466F" w:rsidRPr="00C93066">
        <w:rPr>
          <w:rFonts w:cs="Times New Roman"/>
          <w:szCs w:val="24"/>
        </w:rPr>
        <w:fldChar w:fldCharType="end"/>
      </w:r>
    </w:p>
    <w:p w14:paraId="5E615677" w14:textId="77777777" w:rsidR="00C5466F" w:rsidRPr="00C93066" w:rsidRDefault="00C5466F" w:rsidP="00985C75">
      <w:pPr>
        <w:spacing w:line="480" w:lineRule="auto"/>
        <w:rPr>
          <w:rFonts w:cs="Times New Roman"/>
          <w:b/>
          <w:szCs w:val="24"/>
        </w:rPr>
      </w:pPr>
    </w:p>
    <w:p w14:paraId="59331764" w14:textId="47CB53F9" w:rsidR="00AE4B4C" w:rsidRPr="00C93066" w:rsidRDefault="00AE4B4C" w:rsidP="00985C75">
      <w:pPr>
        <w:spacing w:line="480" w:lineRule="auto"/>
        <w:rPr>
          <w:rFonts w:cs="Times New Roman"/>
          <w:bCs/>
          <w:i/>
          <w:iCs/>
          <w:szCs w:val="24"/>
        </w:rPr>
      </w:pPr>
      <w:r w:rsidRPr="00C93066">
        <w:rPr>
          <w:rFonts w:cs="Times New Roman"/>
          <w:bCs/>
          <w:i/>
          <w:iCs/>
          <w:szCs w:val="24"/>
        </w:rPr>
        <w:t>Diversity Officers</w:t>
      </w:r>
    </w:p>
    <w:p w14:paraId="211EA66A" w14:textId="434AF6D0" w:rsidR="006E6695" w:rsidRPr="00C93066" w:rsidRDefault="006E6695" w:rsidP="00985C75">
      <w:pPr>
        <w:spacing w:line="480" w:lineRule="auto"/>
        <w:rPr>
          <w:rFonts w:cs="Times New Roman"/>
          <w:bCs/>
          <w:szCs w:val="24"/>
        </w:rPr>
      </w:pPr>
      <w:r w:rsidRPr="00C93066">
        <w:rPr>
          <w:rFonts w:cs="Times New Roman"/>
          <w:b/>
          <w:szCs w:val="24"/>
        </w:rPr>
        <w:lastRenderedPageBreak/>
        <w:tab/>
      </w:r>
      <w:r w:rsidRPr="00C93066">
        <w:rPr>
          <w:rFonts w:cs="Times New Roman"/>
          <w:bCs/>
          <w:szCs w:val="24"/>
        </w:rPr>
        <w:t xml:space="preserve">Cisco Systems, Inc. has a number of officers specially designated to </w:t>
      </w:r>
      <w:r w:rsidR="009E6C47" w:rsidRPr="00C93066">
        <w:rPr>
          <w:rFonts w:cs="Times New Roman"/>
          <w:bCs/>
          <w:szCs w:val="24"/>
        </w:rPr>
        <w:t xml:space="preserve">keep a check and balance on the practices of diversity. In addition to this. These officers make sure that all employees are being treated equally irrespective of their age, color, gender, nationality or religion. </w:t>
      </w:r>
    </w:p>
    <w:p w14:paraId="12C5C2B5" w14:textId="77777777" w:rsidR="00C5466F" w:rsidRPr="00C93066" w:rsidRDefault="00C5466F" w:rsidP="00985C75">
      <w:pPr>
        <w:spacing w:line="480" w:lineRule="auto"/>
        <w:rPr>
          <w:rFonts w:cs="Times New Roman"/>
          <w:b/>
          <w:szCs w:val="24"/>
        </w:rPr>
      </w:pPr>
    </w:p>
    <w:p w14:paraId="1815416E" w14:textId="5BD4EE45" w:rsidR="00AE4B4C" w:rsidRPr="00C93066" w:rsidRDefault="00AE4B4C" w:rsidP="00985C75">
      <w:pPr>
        <w:spacing w:line="480" w:lineRule="auto"/>
        <w:rPr>
          <w:rFonts w:cs="Times New Roman"/>
          <w:bCs/>
          <w:i/>
          <w:iCs/>
          <w:szCs w:val="24"/>
        </w:rPr>
      </w:pPr>
      <w:r w:rsidRPr="00C93066">
        <w:rPr>
          <w:rFonts w:cs="Times New Roman"/>
          <w:bCs/>
          <w:i/>
          <w:iCs/>
          <w:szCs w:val="24"/>
        </w:rPr>
        <w:t>Diversity Workshops</w:t>
      </w:r>
    </w:p>
    <w:p w14:paraId="0DCF2014" w14:textId="79B9ED62" w:rsidR="00F2083D" w:rsidRPr="00C93066" w:rsidRDefault="00F2083D" w:rsidP="00985C75">
      <w:pPr>
        <w:spacing w:line="480" w:lineRule="auto"/>
        <w:rPr>
          <w:rFonts w:cs="Times New Roman"/>
          <w:bCs/>
          <w:szCs w:val="24"/>
        </w:rPr>
      </w:pPr>
      <w:r w:rsidRPr="00C93066">
        <w:rPr>
          <w:rFonts w:cs="Times New Roman"/>
          <w:b/>
          <w:szCs w:val="24"/>
        </w:rPr>
        <w:tab/>
      </w:r>
      <w:r w:rsidRPr="00C93066">
        <w:rPr>
          <w:rFonts w:cs="Times New Roman"/>
          <w:szCs w:val="24"/>
        </w:rPr>
        <w:t xml:space="preserve">Cisco Systems, Inc. conducts </w:t>
      </w:r>
      <w:r w:rsidR="008A6DCC" w:rsidRPr="00C93066">
        <w:rPr>
          <w:rFonts w:cs="Times New Roman"/>
          <w:szCs w:val="24"/>
        </w:rPr>
        <w:t xml:space="preserve">regular workshops in its vicinity in order to </w:t>
      </w:r>
      <w:r w:rsidR="00BC7E54" w:rsidRPr="00C93066">
        <w:rPr>
          <w:rFonts w:cs="Times New Roman"/>
          <w:szCs w:val="24"/>
        </w:rPr>
        <w:t xml:space="preserve">propagate information and knowledge about </w:t>
      </w:r>
      <w:r w:rsidR="00832835" w:rsidRPr="00C93066">
        <w:rPr>
          <w:rFonts w:cs="Times New Roman"/>
          <w:szCs w:val="24"/>
        </w:rPr>
        <w:t xml:space="preserve">diversity </w:t>
      </w:r>
      <w:r w:rsidR="00EF7235" w:rsidRPr="00C93066">
        <w:rPr>
          <w:rFonts w:cs="Times New Roman"/>
          <w:szCs w:val="24"/>
        </w:rPr>
        <w:t xml:space="preserve">so that the employees may learn to </w:t>
      </w:r>
      <w:r w:rsidR="001754B4" w:rsidRPr="00C93066">
        <w:rPr>
          <w:rFonts w:cs="Times New Roman"/>
          <w:szCs w:val="24"/>
        </w:rPr>
        <w:t>respect the culture and values of the other employees as well</w:t>
      </w:r>
      <w:r w:rsidR="00A95733" w:rsidRPr="00C93066">
        <w:rPr>
          <w:rFonts w:cs="Times New Roman"/>
          <w:szCs w:val="24"/>
        </w:rPr>
        <w:t xml:space="preserve"> </w:t>
      </w:r>
      <w:r w:rsidR="00A95733" w:rsidRPr="00C93066">
        <w:rPr>
          <w:rFonts w:cs="Times New Roman"/>
          <w:szCs w:val="24"/>
        </w:rPr>
        <w:fldChar w:fldCharType="begin"/>
      </w:r>
      <w:r w:rsidR="00A95733" w:rsidRPr="00C93066">
        <w:rPr>
          <w:rFonts w:cs="Times New Roman"/>
          <w:szCs w:val="24"/>
        </w:rPr>
        <w:instrText xml:space="preserve"> ADDIN ZOTERO_ITEM CSL_CITATION {"citationID":"UqofEVPL","properties":{"formattedCitation":"(\\uc0\\u8220{}Comparing super-diversity: Ethnic and Racial Studies: Vol 38, No 4,\\uc0\\u8221{} n.d.)","plainCitation":"(“Comparing super-diversity: Ethnic and Racial Studies: Vol 38, No 4,” n.d.)","noteIndex":0},"citationItems":[{"id":22,"uris":["http://zotero.org/users/local/Lwfag79W/items/53W72TJ3"],"uri":["http://zotero.org/users/local/Lwfag79W/items/53W72TJ3"],"itemData":{"id":22,"type":"webpage","title":"Comparing super-diversity: Ethnic and Racial Studies: Vol 38, No 4","URL":"https://www.tandfonline.com/doi/abs/10.1080/01419870.2015.980295","accessed":{"date-parts":[["2020",1,29]]}}}],"schema":"https://github.com/citation-style-language/schema/raw/master/csl-citation.json"} </w:instrText>
      </w:r>
      <w:r w:rsidR="00A95733" w:rsidRPr="00C93066">
        <w:rPr>
          <w:rFonts w:cs="Times New Roman"/>
          <w:szCs w:val="24"/>
        </w:rPr>
        <w:fldChar w:fldCharType="separate"/>
      </w:r>
      <w:r w:rsidR="00A95733" w:rsidRPr="00C93066">
        <w:rPr>
          <w:rFonts w:cs="Times New Roman"/>
          <w:szCs w:val="24"/>
        </w:rPr>
        <w:t>(“Comparing super-diversity: Ethnic and Racial Studies: Vol 38, No 4,” n.d.)</w:t>
      </w:r>
      <w:r w:rsidR="00A95733" w:rsidRPr="00C93066">
        <w:rPr>
          <w:rFonts w:cs="Times New Roman"/>
          <w:szCs w:val="24"/>
        </w:rPr>
        <w:fldChar w:fldCharType="end"/>
      </w:r>
      <w:r w:rsidR="001754B4" w:rsidRPr="00C93066">
        <w:rPr>
          <w:rFonts w:cs="Times New Roman"/>
          <w:szCs w:val="24"/>
        </w:rPr>
        <w:t xml:space="preserve">. In addition to this, these workshops also help the employees to learn multiple new aspects of the culture of the other people. </w:t>
      </w:r>
    </w:p>
    <w:p w14:paraId="25F10801" w14:textId="77777777" w:rsidR="00C5466F" w:rsidRPr="00C93066" w:rsidRDefault="00C5466F" w:rsidP="00985C75">
      <w:pPr>
        <w:spacing w:line="480" w:lineRule="auto"/>
        <w:rPr>
          <w:rFonts w:cs="Times New Roman"/>
          <w:b/>
          <w:szCs w:val="24"/>
        </w:rPr>
      </w:pPr>
    </w:p>
    <w:p w14:paraId="027BD43C" w14:textId="573EF95B" w:rsidR="00AE4B4C" w:rsidRPr="00C93066" w:rsidRDefault="00CF3147" w:rsidP="00985C75">
      <w:pPr>
        <w:spacing w:line="480" w:lineRule="auto"/>
        <w:rPr>
          <w:rFonts w:cs="Times New Roman"/>
          <w:bCs/>
          <w:i/>
          <w:iCs/>
          <w:szCs w:val="24"/>
        </w:rPr>
      </w:pPr>
      <w:r w:rsidRPr="00C93066">
        <w:rPr>
          <w:rFonts w:cs="Times New Roman"/>
          <w:bCs/>
          <w:i/>
          <w:iCs/>
          <w:szCs w:val="24"/>
        </w:rPr>
        <w:t>Diversity Goals in the Mission</w:t>
      </w:r>
    </w:p>
    <w:p w14:paraId="50DBE395" w14:textId="082B51F9" w:rsidR="00FA3D2B" w:rsidRPr="00C93066" w:rsidRDefault="00FA3D2B" w:rsidP="00985C75">
      <w:pPr>
        <w:spacing w:line="480" w:lineRule="auto"/>
        <w:rPr>
          <w:rFonts w:cs="Times New Roman"/>
          <w:szCs w:val="24"/>
        </w:rPr>
      </w:pPr>
      <w:r w:rsidRPr="00C93066">
        <w:rPr>
          <w:rFonts w:cs="Times New Roman"/>
          <w:b/>
          <w:szCs w:val="24"/>
        </w:rPr>
        <w:tab/>
      </w:r>
      <w:r w:rsidR="0083706F" w:rsidRPr="00C93066">
        <w:rPr>
          <w:rFonts w:cs="Times New Roman"/>
          <w:szCs w:val="24"/>
        </w:rPr>
        <w:t xml:space="preserve">Cisco Systems, Inc. believes in flipping the equation through a diverse and inclusive culture. </w:t>
      </w:r>
      <w:r w:rsidR="00355F55" w:rsidRPr="00C93066">
        <w:rPr>
          <w:rFonts w:cs="Times New Roman"/>
          <w:szCs w:val="24"/>
        </w:rPr>
        <w:t xml:space="preserve">Even the </w:t>
      </w:r>
      <w:r w:rsidR="009378C3" w:rsidRPr="00C93066">
        <w:rPr>
          <w:rFonts w:cs="Times New Roman"/>
          <w:szCs w:val="24"/>
        </w:rPr>
        <w:t>mission statem</w:t>
      </w:r>
      <w:r w:rsidR="00F64FE9" w:rsidRPr="00C93066">
        <w:rPr>
          <w:rFonts w:cs="Times New Roman"/>
          <w:szCs w:val="24"/>
        </w:rPr>
        <w:t>en</w:t>
      </w:r>
      <w:r w:rsidR="009378C3" w:rsidRPr="00C93066">
        <w:rPr>
          <w:rFonts w:cs="Times New Roman"/>
          <w:szCs w:val="24"/>
        </w:rPr>
        <w:t xml:space="preserve">t of the networking and computing master tells the same story. </w:t>
      </w:r>
    </w:p>
    <w:p w14:paraId="2B936F1F" w14:textId="20710D45" w:rsidR="00EE7895" w:rsidRPr="00C93066" w:rsidRDefault="00EE7895" w:rsidP="00985C75">
      <w:pPr>
        <w:spacing w:line="480" w:lineRule="auto"/>
        <w:jc w:val="center"/>
        <w:rPr>
          <w:rFonts w:cs="Times New Roman"/>
          <w:i/>
          <w:iCs/>
          <w:color w:val="222222"/>
          <w:szCs w:val="24"/>
          <w:shd w:val="clear" w:color="auto" w:fill="FFFFFF"/>
        </w:rPr>
      </w:pPr>
      <w:r w:rsidRPr="00C93066">
        <w:rPr>
          <w:rFonts w:cs="Times New Roman"/>
          <w:i/>
          <w:iCs/>
          <w:szCs w:val="24"/>
        </w:rPr>
        <w:t>“</w:t>
      </w:r>
      <w:r w:rsidRPr="00C93066">
        <w:rPr>
          <w:rFonts w:cs="Times New Roman"/>
          <w:i/>
          <w:iCs/>
          <w:color w:val="222222"/>
          <w:szCs w:val="24"/>
          <w:shd w:val="clear" w:color="auto" w:fill="FFFFFF"/>
        </w:rPr>
        <w:t>To shape the future of the Internet by creating unprecedented </w:t>
      </w:r>
      <w:r w:rsidRPr="00C93066">
        <w:rPr>
          <w:rFonts w:cs="Times New Roman"/>
          <w:b/>
          <w:bCs/>
          <w:i/>
          <w:iCs/>
          <w:color w:val="222222"/>
          <w:szCs w:val="24"/>
          <w:shd w:val="clear" w:color="auto" w:fill="FFFFFF"/>
        </w:rPr>
        <w:t>value</w:t>
      </w:r>
      <w:r w:rsidRPr="00C93066">
        <w:rPr>
          <w:rFonts w:cs="Times New Roman"/>
          <w:i/>
          <w:iCs/>
          <w:color w:val="222222"/>
          <w:szCs w:val="24"/>
          <w:shd w:val="clear" w:color="auto" w:fill="FFFFFF"/>
        </w:rPr>
        <w:t> and opportunity for our customers, </w:t>
      </w:r>
      <w:r w:rsidRPr="00C93066">
        <w:rPr>
          <w:rFonts w:cs="Times New Roman"/>
          <w:b/>
          <w:bCs/>
          <w:i/>
          <w:iCs/>
          <w:color w:val="222222"/>
          <w:szCs w:val="24"/>
          <w:shd w:val="clear" w:color="auto" w:fill="FFFFFF"/>
        </w:rPr>
        <w:t>employees</w:t>
      </w:r>
      <w:r w:rsidRPr="00C93066">
        <w:rPr>
          <w:rFonts w:cs="Times New Roman"/>
          <w:i/>
          <w:iCs/>
          <w:color w:val="222222"/>
          <w:szCs w:val="24"/>
          <w:shd w:val="clear" w:color="auto" w:fill="FFFFFF"/>
        </w:rPr>
        <w:t>, investors, and ecosystem partners.”</w:t>
      </w:r>
    </w:p>
    <w:p w14:paraId="2C16DED0" w14:textId="71FB4213" w:rsidR="009F2F1C" w:rsidRPr="00C93066" w:rsidRDefault="009F2F1C" w:rsidP="00985C75">
      <w:pPr>
        <w:spacing w:line="480" w:lineRule="auto"/>
        <w:rPr>
          <w:rFonts w:cs="Times New Roman"/>
          <w:b/>
          <w:szCs w:val="24"/>
        </w:rPr>
      </w:pPr>
      <w:r w:rsidRPr="00C93066">
        <w:rPr>
          <w:rFonts w:cs="Times New Roman"/>
          <w:color w:val="222222"/>
          <w:szCs w:val="24"/>
          <w:shd w:val="clear" w:color="auto" w:fill="FFFFFF"/>
        </w:rPr>
        <w:tab/>
        <w:t>This mission statement</w:t>
      </w:r>
      <w:r w:rsidR="00C87FED" w:rsidRPr="00C93066">
        <w:rPr>
          <w:rFonts w:cs="Times New Roman"/>
          <w:color w:val="222222"/>
          <w:szCs w:val="24"/>
          <w:shd w:val="clear" w:color="auto" w:fill="FFFFFF"/>
        </w:rPr>
        <w:t xml:space="preserve"> clearly elaborates </w:t>
      </w:r>
      <w:r w:rsidR="00C1202C" w:rsidRPr="00C93066">
        <w:rPr>
          <w:rFonts w:cs="Times New Roman"/>
          <w:color w:val="222222"/>
          <w:szCs w:val="24"/>
          <w:shd w:val="clear" w:color="auto" w:fill="FFFFFF"/>
        </w:rPr>
        <w:t xml:space="preserve">that Cisco values </w:t>
      </w:r>
      <w:r w:rsidR="007C005A" w:rsidRPr="00C93066">
        <w:rPr>
          <w:rFonts w:cs="Times New Roman"/>
          <w:color w:val="222222"/>
          <w:szCs w:val="24"/>
          <w:shd w:val="clear" w:color="auto" w:fill="FFFFFF"/>
        </w:rPr>
        <w:t xml:space="preserve">and takes care of its </w:t>
      </w:r>
      <w:r w:rsidR="00C1202C" w:rsidRPr="00C93066">
        <w:rPr>
          <w:rFonts w:cs="Times New Roman"/>
          <w:color w:val="222222"/>
          <w:szCs w:val="24"/>
          <w:shd w:val="clear" w:color="auto" w:fill="FFFFFF"/>
        </w:rPr>
        <w:t>employees very much</w:t>
      </w:r>
      <w:r w:rsidR="0017281B" w:rsidRPr="00C93066">
        <w:rPr>
          <w:rFonts w:cs="Times New Roman"/>
          <w:color w:val="222222"/>
          <w:szCs w:val="24"/>
          <w:shd w:val="clear" w:color="auto" w:fill="FFFFFF"/>
        </w:rPr>
        <w:t xml:space="preserve"> </w:t>
      </w:r>
      <w:r w:rsidR="00C87FED" w:rsidRPr="00C93066">
        <w:rPr>
          <w:rFonts w:cs="Times New Roman"/>
          <w:color w:val="222222"/>
          <w:szCs w:val="24"/>
          <w:shd w:val="clear" w:color="auto" w:fill="FFFFFF"/>
        </w:rPr>
        <w:fldChar w:fldCharType="begin"/>
      </w:r>
      <w:r w:rsidR="00C87FED" w:rsidRPr="00C93066">
        <w:rPr>
          <w:rFonts w:cs="Times New Roman"/>
          <w:color w:val="222222"/>
          <w:szCs w:val="24"/>
          <w:shd w:val="clear" w:color="auto" w:fill="FFFFFF"/>
        </w:rPr>
        <w:instrText xml:space="preserve"> ADDIN ZOTERO_ITEM CSL_CITATION {"citationID":"rSIOnQ5p","properties":{"formattedCitation":"(\\uc0\\u8220{}Cisco Mission Statement Analysis and Vision [2020 UPDATED],\\uc0\\u8221{} n.d.)","plainCitation":"(“Cisco Mission Statement Analysis and Vision [2020 UPDATED],” n.d.)","noteIndex":0},"citationItems":[{"id":12,"uris":["http://zotero.org/users/local/Lwfag79W/items/FKE8IL53"],"uri":["http://zotero.org/users/local/Lwfag79W/items/FKE8IL53"],"itemData":{"id":12,"type":"webpage","title":"Cisco Mission Statement Analysis and Vision [2020 UPDATED]","URL":"https://www.astrogrowth.com/blog/cisco-mission-statement/","accessed":{"date-parts":[["2020",1,29]]}}}],"schema":"https://github.com/citation-style-language/schema/raw/master/csl-citation.json"} </w:instrText>
      </w:r>
      <w:r w:rsidR="00C87FED" w:rsidRPr="00C93066">
        <w:rPr>
          <w:rFonts w:cs="Times New Roman"/>
          <w:color w:val="222222"/>
          <w:szCs w:val="24"/>
          <w:shd w:val="clear" w:color="auto" w:fill="FFFFFF"/>
        </w:rPr>
        <w:fldChar w:fldCharType="separate"/>
      </w:r>
      <w:r w:rsidR="00C87FED" w:rsidRPr="00C93066">
        <w:rPr>
          <w:rFonts w:cs="Times New Roman"/>
          <w:szCs w:val="24"/>
        </w:rPr>
        <w:t>(“Cisco Mission Statement Analysis and Vision [2020 UPDATED],” n.d.)</w:t>
      </w:r>
      <w:r w:rsidR="00C87FED" w:rsidRPr="00C93066">
        <w:rPr>
          <w:rFonts w:cs="Times New Roman"/>
          <w:color w:val="222222"/>
          <w:szCs w:val="24"/>
          <w:shd w:val="clear" w:color="auto" w:fill="FFFFFF"/>
        </w:rPr>
        <w:fldChar w:fldCharType="end"/>
      </w:r>
      <w:r w:rsidR="00896A6B" w:rsidRPr="00C93066">
        <w:rPr>
          <w:rFonts w:cs="Times New Roman"/>
          <w:color w:val="222222"/>
          <w:szCs w:val="24"/>
          <w:shd w:val="clear" w:color="auto" w:fill="FFFFFF"/>
        </w:rPr>
        <w:t xml:space="preserve">. It does not only focus on earning profit and </w:t>
      </w:r>
      <w:r w:rsidR="005768F9" w:rsidRPr="00C93066">
        <w:rPr>
          <w:rFonts w:cs="Times New Roman"/>
          <w:color w:val="222222"/>
          <w:szCs w:val="24"/>
          <w:shd w:val="clear" w:color="auto" w:fill="FFFFFF"/>
        </w:rPr>
        <w:t xml:space="preserve">increasing its sales but </w:t>
      </w:r>
      <w:r w:rsidR="00A64D59" w:rsidRPr="00C93066">
        <w:rPr>
          <w:rFonts w:cs="Times New Roman"/>
          <w:color w:val="222222"/>
          <w:szCs w:val="24"/>
          <w:shd w:val="clear" w:color="auto" w:fill="FFFFFF"/>
        </w:rPr>
        <w:t>also</w:t>
      </w:r>
      <w:r w:rsidR="005768F9" w:rsidRPr="00C93066">
        <w:rPr>
          <w:rFonts w:cs="Times New Roman"/>
          <w:color w:val="222222"/>
          <w:szCs w:val="24"/>
          <w:shd w:val="clear" w:color="auto" w:fill="FFFFFF"/>
        </w:rPr>
        <w:t xml:space="preserve"> on the satisfaction and well-</w:t>
      </w:r>
      <w:r w:rsidR="00A40B52" w:rsidRPr="00C93066">
        <w:rPr>
          <w:rFonts w:cs="Times New Roman"/>
          <w:color w:val="222222"/>
          <w:szCs w:val="24"/>
          <w:shd w:val="clear" w:color="auto" w:fill="FFFFFF"/>
        </w:rPr>
        <w:t>being</w:t>
      </w:r>
      <w:r w:rsidR="005768F9" w:rsidRPr="00C93066">
        <w:rPr>
          <w:rFonts w:cs="Times New Roman"/>
          <w:color w:val="222222"/>
          <w:szCs w:val="24"/>
          <w:shd w:val="clear" w:color="auto" w:fill="FFFFFF"/>
        </w:rPr>
        <w:t xml:space="preserve"> of its employees</w:t>
      </w:r>
      <w:r w:rsidR="00A40B52" w:rsidRPr="00C93066">
        <w:rPr>
          <w:rFonts w:cs="Times New Roman"/>
          <w:color w:val="222222"/>
          <w:szCs w:val="24"/>
          <w:shd w:val="clear" w:color="auto" w:fill="FFFFFF"/>
        </w:rPr>
        <w:t xml:space="preserve"> so that they can grow and prosper in a dynamic environment. </w:t>
      </w:r>
    </w:p>
    <w:p w14:paraId="777D4306" w14:textId="77777777" w:rsidR="00A64D59" w:rsidRPr="00C93066" w:rsidRDefault="00A64D59" w:rsidP="00985C75">
      <w:pPr>
        <w:spacing w:line="480" w:lineRule="auto"/>
        <w:rPr>
          <w:rFonts w:cs="Times New Roman"/>
          <w:b/>
          <w:szCs w:val="24"/>
        </w:rPr>
      </w:pPr>
    </w:p>
    <w:p w14:paraId="6389A8E8" w14:textId="7778FC8A" w:rsidR="00CF3147" w:rsidRPr="00C93066" w:rsidRDefault="00CF3147" w:rsidP="00985C75">
      <w:pPr>
        <w:spacing w:line="480" w:lineRule="auto"/>
        <w:rPr>
          <w:rFonts w:cs="Times New Roman"/>
          <w:bCs/>
          <w:i/>
          <w:iCs/>
          <w:szCs w:val="24"/>
        </w:rPr>
      </w:pPr>
      <w:r w:rsidRPr="00C93066">
        <w:rPr>
          <w:rFonts w:cs="Times New Roman"/>
          <w:bCs/>
          <w:i/>
          <w:iCs/>
          <w:szCs w:val="24"/>
        </w:rPr>
        <w:t xml:space="preserve">Has </w:t>
      </w:r>
      <w:r w:rsidR="0080125F" w:rsidRPr="00C93066">
        <w:rPr>
          <w:rFonts w:cs="Times New Roman"/>
          <w:bCs/>
          <w:i/>
          <w:iCs/>
          <w:szCs w:val="24"/>
        </w:rPr>
        <w:t>Cisco won any a</w:t>
      </w:r>
      <w:r w:rsidRPr="00C93066">
        <w:rPr>
          <w:rFonts w:cs="Times New Roman"/>
          <w:bCs/>
          <w:i/>
          <w:iCs/>
          <w:szCs w:val="24"/>
        </w:rPr>
        <w:t>ward in the area of</w:t>
      </w:r>
      <w:r w:rsidR="00003E0C" w:rsidRPr="00C93066">
        <w:rPr>
          <w:rFonts w:cs="Times New Roman"/>
          <w:bCs/>
          <w:i/>
          <w:iCs/>
          <w:szCs w:val="24"/>
        </w:rPr>
        <w:t xml:space="preserve"> </w:t>
      </w:r>
      <w:r w:rsidR="003D522C" w:rsidRPr="00C93066">
        <w:rPr>
          <w:rFonts w:cs="Times New Roman"/>
          <w:bCs/>
          <w:i/>
          <w:iCs/>
          <w:szCs w:val="24"/>
        </w:rPr>
        <w:t>Diversity?</w:t>
      </w:r>
    </w:p>
    <w:p w14:paraId="3321C572" w14:textId="4F22DA4C" w:rsidR="00A0638A" w:rsidRPr="00C93066" w:rsidRDefault="00A0638A" w:rsidP="00985C75">
      <w:pPr>
        <w:spacing w:line="480" w:lineRule="auto"/>
        <w:rPr>
          <w:rFonts w:cs="Times New Roman"/>
          <w:szCs w:val="24"/>
        </w:rPr>
      </w:pPr>
      <w:r w:rsidRPr="00C93066">
        <w:rPr>
          <w:rFonts w:cs="Times New Roman"/>
          <w:b/>
          <w:szCs w:val="24"/>
        </w:rPr>
        <w:tab/>
      </w:r>
      <w:r w:rsidRPr="00C93066">
        <w:rPr>
          <w:rFonts w:cs="Times New Roman"/>
          <w:szCs w:val="24"/>
        </w:rPr>
        <w:t xml:space="preserve">As it can be clearly seen that </w:t>
      </w:r>
      <w:r w:rsidR="006D7230" w:rsidRPr="00C93066">
        <w:rPr>
          <w:rFonts w:cs="Times New Roman"/>
          <w:szCs w:val="24"/>
        </w:rPr>
        <w:t xml:space="preserve">Cisco Systems, Inc. takes its diversity issues very seriously and values diversity greatly. </w:t>
      </w:r>
      <w:r w:rsidR="001E5654" w:rsidRPr="00C93066">
        <w:rPr>
          <w:rFonts w:cs="Times New Roman"/>
          <w:szCs w:val="24"/>
        </w:rPr>
        <w:t xml:space="preserve">In </w:t>
      </w:r>
      <w:r w:rsidR="00F2083D" w:rsidRPr="00C93066">
        <w:rPr>
          <w:rFonts w:cs="Times New Roman"/>
          <w:szCs w:val="24"/>
        </w:rPr>
        <w:t>fact,</w:t>
      </w:r>
      <w:r w:rsidR="001E5654" w:rsidRPr="00C93066">
        <w:rPr>
          <w:rFonts w:cs="Times New Roman"/>
          <w:szCs w:val="24"/>
        </w:rPr>
        <w:t xml:space="preserve"> it has received a number of awards and </w:t>
      </w:r>
      <w:r w:rsidR="000628CD" w:rsidRPr="00C93066">
        <w:rPr>
          <w:rFonts w:cs="Times New Roman"/>
          <w:szCs w:val="24"/>
        </w:rPr>
        <w:t>acclamations</w:t>
      </w:r>
      <w:r w:rsidR="001E5654" w:rsidRPr="00C93066">
        <w:rPr>
          <w:rFonts w:cs="Times New Roman"/>
          <w:szCs w:val="24"/>
        </w:rPr>
        <w:t xml:space="preserve"> </w:t>
      </w:r>
      <w:r w:rsidR="000628CD" w:rsidRPr="00C93066">
        <w:rPr>
          <w:rFonts w:cs="Times New Roman"/>
          <w:szCs w:val="24"/>
        </w:rPr>
        <w:t>regarding</w:t>
      </w:r>
      <w:r w:rsidR="001E5654" w:rsidRPr="00C93066">
        <w:rPr>
          <w:rFonts w:cs="Times New Roman"/>
          <w:szCs w:val="24"/>
        </w:rPr>
        <w:t xml:space="preserve"> its practices in the area of diversity. Recently, Cisco had been ranked at the second position </w:t>
      </w:r>
      <w:r w:rsidR="00365273" w:rsidRPr="00C93066">
        <w:rPr>
          <w:rFonts w:cs="Times New Roman"/>
          <w:szCs w:val="24"/>
        </w:rPr>
        <w:t xml:space="preserve">by Fortune in its </w:t>
      </w:r>
      <w:r w:rsidR="0009338C" w:rsidRPr="00C93066">
        <w:rPr>
          <w:rFonts w:cs="Times New Roman"/>
          <w:szCs w:val="24"/>
        </w:rPr>
        <w:t>100 ideal work</w:t>
      </w:r>
      <w:r w:rsidR="000628CD" w:rsidRPr="00C93066">
        <w:rPr>
          <w:rFonts w:cs="Times New Roman"/>
          <w:szCs w:val="24"/>
        </w:rPr>
        <w:t>places</w:t>
      </w:r>
      <w:r w:rsidR="0009338C" w:rsidRPr="00C93066">
        <w:rPr>
          <w:rFonts w:cs="Times New Roman"/>
          <w:szCs w:val="24"/>
        </w:rPr>
        <w:t xml:space="preserve"> for diversity </w:t>
      </w:r>
      <w:r w:rsidR="008A6139" w:rsidRPr="00C93066">
        <w:rPr>
          <w:rFonts w:cs="Times New Roman"/>
          <w:szCs w:val="24"/>
        </w:rPr>
        <w:t>list of 2019</w:t>
      </w:r>
      <w:r w:rsidR="00D552CD" w:rsidRPr="00C93066">
        <w:rPr>
          <w:rFonts w:cs="Times New Roman"/>
          <w:szCs w:val="24"/>
        </w:rPr>
        <w:t xml:space="preserve"> </w:t>
      </w:r>
      <w:r w:rsidR="00D552CD" w:rsidRPr="00C93066">
        <w:rPr>
          <w:rFonts w:cs="Times New Roman"/>
          <w:szCs w:val="24"/>
        </w:rPr>
        <w:fldChar w:fldCharType="begin"/>
      </w:r>
      <w:r w:rsidR="00664D6A" w:rsidRPr="00C93066">
        <w:rPr>
          <w:rFonts w:cs="Times New Roman"/>
          <w:szCs w:val="24"/>
        </w:rPr>
        <w:instrText xml:space="preserve"> ADDIN ZOTERO_ITEM CSL_CITATION {"citationID":"xIHajjNR","properties":{"formattedCitation":"(\\uc0\\u8220{}Cisco Ranks #2 on Fortune\\uc0\\u8217{}s 100 Best Workplaces for Diversity List for 2019 - Cisco Blogs,\\uc0\\u8221{} n.d.)","plainCitation":"(“Cisco Ranks #2 on Fortune’s 100 Best Workplaces for Diversity List for 2019 - Cisco Blogs,” n.d.)","noteIndex":0},"citationItems":[{"id":10,"uris":["http://zotero.org/users/local/Lwfag79W/items/8TDYCATY"],"uri":["http://zotero.org/users/local/Lwfag79W/items/8TDYCATY"],"itemData":{"id":10,"type":"webpage","title":"Cisco Ranks #2 on Fortune’s 100 Best Workplaces for Diversity List for 2019 - Cisco Blogs","URL":"https://blogs.cisco.com/diversity/diversity-award","accessed":{"date-parts":[["2020",1,29]]}}}],"schema":"https://github.com/citation-style-language/schema/raw/master/csl-citation.json"} </w:instrText>
      </w:r>
      <w:r w:rsidR="00D552CD" w:rsidRPr="00C93066">
        <w:rPr>
          <w:rFonts w:cs="Times New Roman"/>
          <w:szCs w:val="24"/>
        </w:rPr>
        <w:fldChar w:fldCharType="separate"/>
      </w:r>
      <w:r w:rsidR="00664D6A" w:rsidRPr="00C93066">
        <w:rPr>
          <w:rFonts w:cs="Times New Roman"/>
          <w:szCs w:val="24"/>
        </w:rPr>
        <w:t>(“Cisco Ranks #2 on Fortune’s 100 Best Workplaces for Diversity List for 2019 - Cisco Blogs,” n.d.)</w:t>
      </w:r>
      <w:r w:rsidR="00D552CD" w:rsidRPr="00C93066">
        <w:rPr>
          <w:rFonts w:cs="Times New Roman"/>
          <w:szCs w:val="24"/>
        </w:rPr>
        <w:fldChar w:fldCharType="end"/>
      </w:r>
      <w:r w:rsidR="008A6139" w:rsidRPr="00C93066">
        <w:rPr>
          <w:rFonts w:cs="Times New Roman"/>
          <w:szCs w:val="24"/>
        </w:rPr>
        <w:t xml:space="preserve">. </w:t>
      </w:r>
      <w:r w:rsidR="0009338C" w:rsidRPr="00C93066">
        <w:rPr>
          <w:rFonts w:cs="Times New Roman"/>
          <w:szCs w:val="24"/>
        </w:rPr>
        <w:t xml:space="preserve"> </w:t>
      </w:r>
    </w:p>
    <w:p w14:paraId="31A065E1" w14:textId="77777777" w:rsidR="00253221" w:rsidRPr="00C93066" w:rsidRDefault="00253221" w:rsidP="00985C75">
      <w:pPr>
        <w:spacing w:line="480" w:lineRule="auto"/>
        <w:rPr>
          <w:rFonts w:cs="Times New Roman"/>
          <w:b/>
          <w:szCs w:val="24"/>
        </w:rPr>
      </w:pPr>
    </w:p>
    <w:p w14:paraId="71713CCE" w14:textId="77777777" w:rsidR="00AE4B4C" w:rsidRPr="00C93066" w:rsidRDefault="003D522C" w:rsidP="00985C75">
      <w:pPr>
        <w:spacing w:line="480" w:lineRule="auto"/>
        <w:rPr>
          <w:rFonts w:cs="Times New Roman"/>
          <w:bCs/>
          <w:i/>
          <w:iCs/>
          <w:szCs w:val="24"/>
        </w:rPr>
      </w:pPr>
      <w:r w:rsidRPr="00C93066">
        <w:rPr>
          <w:rFonts w:cs="Times New Roman"/>
          <w:bCs/>
          <w:i/>
          <w:iCs/>
          <w:szCs w:val="24"/>
        </w:rPr>
        <w:t>Complaints regarding Diversity at Cisco</w:t>
      </w:r>
    </w:p>
    <w:p w14:paraId="2036A366" w14:textId="04EDF07D" w:rsidR="00033838" w:rsidRPr="00C93066" w:rsidRDefault="00033838" w:rsidP="00985C75">
      <w:pPr>
        <w:spacing w:line="480" w:lineRule="auto"/>
        <w:rPr>
          <w:rFonts w:cs="Times New Roman"/>
          <w:szCs w:val="24"/>
        </w:rPr>
      </w:pPr>
      <w:r w:rsidRPr="00C93066">
        <w:rPr>
          <w:rFonts w:cs="Times New Roman"/>
          <w:b/>
          <w:szCs w:val="24"/>
        </w:rPr>
        <w:tab/>
      </w:r>
      <w:r w:rsidRPr="00C93066">
        <w:rPr>
          <w:rFonts w:cs="Times New Roman"/>
          <w:szCs w:val="24"/>
        </w:rPr>
        <w:t xml:space="preserve">It is </w:t>
      </w:r>
      <w:r w:rsidR="004724F4" w:rsidRPr="00C93066">
        <w:rPr>
          <w:rFonts w:cs="Times New Roman"/>
          <w:szCs w:val="24"/>
        </w:rPr>
        <w:t>surprising</w:t>
      </w:r>
      <w:r w:rsidRPr="00C93066">
        <w:rPr>
          <w:rFonts w:cs="Times New Roman"/>
          <w:szCs w:val="24"/>
        </w:rPr>
        <w:t xml:space="preserve"> to learn that Cisco Systems, Inc., </w:t>
      </w:r>
      <w:r w:rsidR="009D0B76" w:rsidRPr="00C93066">
        <w:rPr>
          <w:rFonts w:cs="Times New Roman"/>
          <w:szCs w:val="24"/>
        </w:rPr>
        <w:t xml:space="preserve">one of </w:t>
      </w:r>
      <w:r w:rsidRPr="00C93066">
        <w:rPr>
          <w:rFonts w:cs="Times New Roman"/>
          <w:szCs w:val="24"/>
        </w:rPr>
        <w:t>Silicon Valley’</w:t>
      </w:r>
      <w:r w:rsidR="009D0B76" w:rsidRPr="00C93066">
        <w:rPr>
          <w:rFonts w:cs="Times New Roman"/>
          <w:szCs w:val="24"/>
        </w:rPr>
        <w:t>s best employers has</w:t>
      </w:r>
      <w:r w:rsidR="00761FA1" w:rsidRPr="00C93066">
        <w:rPr>
          <w:rFonts w:cs="Times New Roman"/>
          <w:szCs w:val="24"/>
        </w:rPr>
        <w:t xml:space="preserve"> almost never received any complaints </w:t>
      </w:r>
      <w:r w:rsidR="00F67196" w:rsidRPr="00C93066">
        <w:rPr>
          <w:rFonts w:cs="Times New Roman"/>
          <w:szCs w:val="24"/>
        </w:rPr>
        <w:t>rega</w:t>
      </w:r>
      <w:r w:rsidR="00AC670E" w:rsidRPr="00C93066">
        <w:rPr>
          <w:rFonts w:cs="Times New Roman"/>
          <w:szCs w:val="24"/>
        </w:rPr>
        <w:t xml:space="preserve">rding diversity. Although </w:t>
      </w:r>
      <w:r w:rsidR="00532009" w:rsidRPr="00C93066">
        <w:rPr>
          <w:rFonts w:cs="Times New Roman"/>
          <w:szCs w:val="24"/>
        </w:rPr>
        <w:t>there</w:t>
      </w:r>
      <w:r w:rsidR="00AC670E" w:rsidRPr="00C93066">
        <w:rPr>
          <w:rFonts w:cs="Times New Roman"/>
          <w:szCs w:val="24"/>
        </w:rPr>
        <w:t xml:space="preserve"> have been false </w:t>
      </w:r>
      <w:r w:rsidR="00532009" w:rsidRPr="00C93066">
        <w:rPr>
          <w:rFonts w:cs="Times New Roman"/>
          <w:szCs w:val="24"/>
        </w:rPr>
        <w:t xml:space="preserve">accusations on the tech giant </w:t>
      </w:r>
      <w:r w:rsidR="00AC670E" w:rsidRPr="00C93066">
        <w:rPr>
          <w:rFonts w:cs="Times New Roman"/>
          <w:szCs w:val="24"/>
        </w:rPr>
        <w:t xml:space="preserve">about practicing discrimination on the basis </w:t>
      </w:r>
      <w:r w:rsidR="007A716A" w:rsidRPr="00C93066">
        <w:rPr>
          <w:rFonts w:cs="Times New Roman"/>
          <w:szCs w:val="24"/>
        </w:rPr>
        <w:t>of gender and nationality</w:t>
      </w:r>
      <w:r w:rsidR="00643EC5">
        <w:rPr>
          <w:rFonts w:cs="Times New Roman"/>
          <w:szCs w:val="24"/>
        </w:rPr>
        <w:t>,</w:t>
      </w:r>
      <w:r w:rsidR="007A716A" w:rsidRPr="00C93066">
        <w:rPr>
          <w:rFonts w:cs="Times New Roman"/>
          <w:szCs w:val="24"/>
        </w:rPr>
        <w:t xml:space="preserve"> however, they have been shunned on the basis of non-</w:t>
      </w:r>
      <w:r w:rsidR="00DE57D3" w:rsidRPr="00C93066">
        <w:rPr>
          <w:rFonts w:cs="Times New Roman"/>
          <w:szCs w:val="24"/>
        </w:rPr>
        <w:t>availability</w:t>
      </w:r>
      <w:r w:rsidR="002E365D" w:rsidRPr="00C93066">
        <w:rPr>
          <w:rFonts w:cs="Times New Roman"/>
          <w:szCs w:val="24"/>
        </w:rPr>
        <w:t xml:space="preserve"> of any solid evidenc</w:t>
      </w:r>
      <w:r w:rsidR="00671EFA" w:rsidRPr="00C93066">
        <w:rPr>
          <w:rFonts w:cs="Times New Roman"/>
          <w:szCs w:val="24"/>
        </w:rPr>
        <w:t xml:space="preserve">e </w:t>
      </w:r>
      <w:r w:rsidR="00D552CD" w:rsidRPr="00C93066">
        <w:rPr>
          <w:rFonts w:cs="Times New Roman"/>
          <w:szCs w:val="24"/>
        </w:rPr>
        <w:fldChar w:fldCharType="begin"/>
      </w:r>
      <w:r w:rsidR="00D552CD" w:rsidRPr="00C93066">
        <w:rPr>
          <w:rFonts w:cs="Times New Roman"/>
          <w:szCs w:val="24"/>
        </w:rPr>
        <w:instrText xml:space="preserve"> ADDIN ZOTERO_ITEM CSL_CITATION {"citationID":"AUE6bR7T","properties":{"formattedCitation":"(\\uc0\\u8220{}Cisco accused of employee discrimination \\uc0\\u8211{} The Mercury News,\\uc0\\u8221{} n.d.)","plainCitation":"(“Cisco accused of employee discrimination – The Mercury News,” n.d.)","noteIndex":0},"citationItems":[{"id":6,"uris":["http://zotero.org/users/local/Lwfag79W/items/SKKCFUZX"],"uri":["http://zotero.org/users/local/Lwfag79W/items/SKKCFUZX"],"itemData":{"id":6,"type":"webpage","title":"Cisco accused of employee discrimination – The Mercury News","URL":"https://www.mercurynews.com/2007/05/09/cisco-accused-of-employee-discrimination/","accessed":{"date-parts":[["2020",1,29]]}}}],"schema":"https://github.com/citation-style-language/schema/raw/master/csl-citation.json"} </w:instrText>
      </w:r>
      <w:r w:rsidR="00D552CD" w:rsidRPr="00C93066">
        <w:rPr>
          <w:rFonts w:cs="Times New Roman"/>
          <w:szCs w:val="24"/>
        </w:rPr>
        <w:fldChar w:fldCharType="separate"/>
      </w:r>
      <w:r w:rsidR="00D552CD" w:rsidRPr="00C93066">
        <w:rPr>
          <w:rFonts w:cs="Times New Roman"/>
          <w:szCs w:val="24"/>
        </w:rPr>
        <w:t>(“Cisco accused of employee discrimination – The Mercury News,” n.d.)</w:t>
      </w:r>
      <w:r w:rsidR="00D552CD" w:rsidRPr="00C93066">
        <w:rPr>
          <w:rFonts w:cs="Times New Roman"/>
          <w:szCs w:val="24"/>
        </w:rPr>
        <w:fldChar w:fldCharType="end"/>
      </w:r>
      <w:r w:rsidR="00A52883" w:rsidRPr="00C93066">
        <w:rPr>
          <w:rFonts w:cs="Times New Roman"/>
          <w:szCs w:val="24"/>
        </w:rPr>
        <w:t>.</w:t>
      </w:r>
      <w:r w:rsidR="002E365D" w:rsidRPr="00C93066">
        <w:rPr>
          <w:rFonts w:cs="Times New Roman"/>
          <w:szCs w:val="24"/>
        </w:rPr>
        <w:t xml:space="preserve"> </w:t>
      </w:r>
    </w:p>
    <w:p w14:paraId="6B273D92" w14:textId="77777777" w:rsidR="00F67196" w:rsidRPr="00C93066" w:rsidRDefault="00F67196" w:rsidP="00985C75">
      <w:pPr>
        <w:spacing w:line="480" w:lineRule="auto"/>
        <w:rPr>
          <w:rFonts w:cs="Times New Roman"/>
          <w:b/>
          <w:szCs w:val="24"/>
        </w:rPr>
      </w:pPr>
    </w:p>
    <w:p w14:paraId="5B71E8BF" w14:textId="4B572FCE" w:rsidR="007D38F7" w:rsidRPr="00C93066" w:rsidRDefault="007D38F7" w:rsidP="00985C75">
      <w:pPr>
        <w:spacing w:line="480" w:lineRule="auto"/>
        <w:rPr>
          <w:rFonts w:cs="Times New Roman"/>
          <w:b/>
          <w:szCs w:val="24"/>
        </w:rPr>
      </w:pPr>
      <w:r w:rsidRPr="00C93066">
        <w:rPr>
          <w:rFonts w:cs="Times New Roman"/>
          <w:b/>
          <w:szCs w:val="24"/>
        </w:rPr>
        <w:t>Conclusion</w:t>
      </w:r>
    </w:p>
    <w:p w14:paraId="262C0F9E" w14:textId="372F985E" w:rsidR="00480093" w:rsidRPr="00C93066" w:rsidRDefault="00EE7895" w:rsidP="00985C75">
      <w:pPr>
        <w:spacing w:line="480" w:lineRule="auto"/>
        <w:rPr>
          <w:rFonts w:cs="Times New Roman"/>
          <w:bCs/>
          <w:szCs w:val="24"/>
        </w:rPr>
      </w:pPr>
      <w:r w:rsidRPr="00C93066">
        <w:rPr>
          <w:rFonts w:cs="Times New Roman"/>
          <w:b/>
          <w:szCs w:val="24"/>
        </w:rPr>
        <w:tab/>
      </w:r>
      <w:r w:rsidRPr="00C93066">
        <w:rPr>
          <w:rFonts w:cs="Times New Roman"/>
          <w:bCs/>
          <w:szCs w:val="24"/>
        </w:rPr>
        <w:t>In a</w:t>
      </w:r>
      <w:r w:rsidR="00983774" w:rsidRPr="00C93066">
        <w:rPr>
          <w:rFonts w:cs="Times New Roman"/>
          <w:bCs/>
          <w:szCs w:val="24"/>
        </w:rPr>
        <w:t xml:space="preserve"> nutshell, it can be seen that </w:t>
      </w:r>
      <w:r w:rsidR="00643EC5">
        <w:rPr>
          <w:rFonts w:cs="Times New Roman"/>
          <w:bCs/>
          <w:szCs w:val="24"/>
        </w:rPr>
        <w:t xml:space="preserve">the </w:t>
      </w:r>
      <w:r w:rsidR="00AE106A" w:rsidRPr="00C93066">
        <w:rPr>
          <w:rFonts w:cs="Times New Roman"/>
          <w:bCs/>
          <w:szCs w:val="24"/>
        </w:rPr>
        <w:t>management</w:t>
      </w:r>
      <w:r w:rsidR="00983774" w:rsidRPr="00C93066">
        <w:rPr>
          <w:rFonts w:cs="Times New Roman"/>
          <w:bCs/>
          <w:szCs w:val="24"/>
        </w:rPr>
        <w:t xml:space="preserve"> of such a large number of </w:t>
      </w:r>
      <w:r w:rsidR="00AE106A" w:rsidRPr="00C93066">
        <w:rPr>
          <w:rFonts w:cs="Times New Roman"/>
          <w:bCs/>
          <w:szCs w:val="24"/>
        </w:rPr>
        <w:t xml:space="preserve">employees and maintaining a balance between all these employees </w:t>
      </w:r>
      <w:r w:rsidR="00EA210B" w:rsidRPr="00C93066">
        <w:rPr>
          <w:rFonts w:cs="Times New Roman"/>
          <w:bCs/>
          <w:szCs w:val="24"/>
        </w:rPr>
        <w:t xml:space="preserve">is not an easy task, but the Cisco makes it look like a piece of cake. </w:t>
      </w:r>
      <w:r w:rsidR="00480093" w:rsidRPr="00C93066">
        <w:rPr>
          <w:rFonts w:cs="Times New Roman"/>
          <w:bCs/>
          <w:szCs w:val="24"/>
        </w:rPr>
        <w:t xml:space="preserve">The managers and masters </w:t>
      </w:r>
      <w:r w:rsidR="00D96AA4" w:rsidRPr="00C93066">
        <w:rPr>
          <w:rFonts w:cs="Times New Roman"/>
          <w:bCs/>
          <w:szCs w:val="24"/>
        </w:rPr>
        <w:t>working</w:t>
      </w:r>
      <w:r w:rsidR="00480093" w:rsidRPr="00C93066">
        <w:rPr>
          <w:rFonts w:cs="Times New Roman"/>
          <w:bCs/>
          <w:szCs w:val="24"/>
        </w:rPr>
        <w:t xml:space="preserve"> in </w:t>
      </w:r>
      <w:r w:rsidR="00480093" w:rsidRPr="00C93066">
        <w:rPr>
          <w:rFonts w:cs="Times New Roman"/>
          <w:szCs w:val="24"/>
        </w:rPr>
        <w:t xml:space="preserve">Cisco Systems, Inc., know their job very well; they have an idea that diversity is a very </w:t>
      </w:r>
      <w:r w:rsidR="0052539A" w:rsidRPr="00C93066">
        <w:rPr>
          <w:rFonts w:cs="Times New Roman"/>
          <w:szCs w:val="24"/>
        </w:rPr>
        <w:t xml:space="preserve">sensitive issue and </w:t>
      </w:r>
      <w:r w:rsidR="00BC3167" w:rsidRPr="00C93066">
        <w:rPr>
          <w:rFonts w:cs="Times New Roman"/>
          <w:szCs w:val="24"/>
        </w:rPr>
        <w:t>maintenance</w:t>
      </w:r>
      <w:r w:rsidR="0052539A" w:rsidRPr="00C93066">
        <w:rPr>
          <w:rFonts w:cs="Times New Roman"/>
          <w:szCs w:val="24"/>
        </w:rPr>
        <w:t xml:space="preserve"> of a healthy and workable </w:t>
      </w:r>
      <w:r w:rsidR="00BC3167" w:rsidRPr="00C93066">
        <w:rPr>
          <w:rFonts w:cs="Times New Roman"/>
          <w:szCs w:val="24"/>
        </w:rPr>
        <w:t>balance between</w:t>
      </w:r>
      <w:r w:rsidR="0052539A" w:rsidRPr="00C93066">
        <w:rPr>
          <w:rFonts w:cs="Times New Roman"/>
          <w:szCs w:val="24"/>
        </w:rPr>
        <w:t xml:space="preserve"> the employees of all the types is a very </w:t>
      </w:r>
      <w:r w:rsidR="00480093" w:rsidRPr="00C93066">
        <w:rPr>
          <w:rFonts w:cs="Times New Roman"/>
          <w:szCs w:val="24"/>
        </w:rPr>
        <w:t xml:space="preserve">delicate </w:t>
      </w:r>
      <w:r w:rsidR="0052539A" w:rsidRPr="00C93066">
        <w:rPr>
          <w:rFonts w:cs="Times New Roman"/>
          <w:szCs w:val="24"/>
        </w:rPr>
        <w:t>job</w:t>
      </w:r>
      <w:r w:rsidR="00EA210B" w:rsidRPr="00C93066">
        <w:rPr>
          <w:rFonts w:cs="Times New Roman"/>
          <w:szCs w:val="24"/>
        </w:rPr>
        <w:t xml:space="preserve">, but </w:t>
      </w:r>
      <w:r w:rsidR="00EA210B" w:rsidRPr="00C93066">
        <w:rPr>
          <w:rFonts w:cs="Times New Roman"/>
          <w:szCs w:val="24"/>
        </w:rPr>
        <w:lastRenderedPageBreak/>
        <w:t xml:space="preserve">they are successfully doing their job and constantly striving to maintain this balance. </w:t>
      </w:r>
      <w:r w:rsidR="004559EA" w:rsidRPr="00C93066">
        <w:rPr>
          <w:rFonts w:cs="Times New Roman"/>
          <w:szCs w:val="24"/>
        </w:rPr>
        <w:t xml:space="preserve">This is the very reason that </w:t>
      </w:r>
      <w:r w:rsidR="00BE3482" w:rsidRPr="00C93066">
        <w:rPr>
          <w:rFonts w:cs="Times New Roman"/>
          <w:szCs w:val="24"/>
        </w:rPr>
        <w:t xml:space="preserve">Cisco Systems, Inc. has been ranked as one of the most </w:t>
      </w:r>
      <w:proofErr w:type="spellStart"/>
      <w:r w:rsidR="00BE3482" w:rsidRPr="00C93066">
        <w:rPr>
          <w:rFonts w:cs="Times New Roman"/>
          <w:szCs w:val="24"/>
        </w:rPr>
        <w:t>favourite</w:t>
      </w:r>
      <w:proofErr w:type="spellEnd"/>
      <w:r w:rsidR="00BE3482" w:rsidRPr="00C93066">
        <w:rPr>
          <w:rFonts w:cs="Times New Roman"/>
          <w:szCs w:val="24"/>
        </w:rPr>
        <w:t xml:space="preserve"> employees to work for in the Fortune 100 list. </w:t>
      </w:r>
    </w:p>
    <w:p w14:paraId="3BFAD801" w14:textId="6EFAA2E9" w:rsidR="00563CF1" w:rsidRPr="00C93066" w:rsidRDefault="00563CF1" w:rsidP="00985C75">
      <w:pPr>
        <w:spacing w:line="480" w:lineRule="auto"/>
        <w:rPr>
          <w:rFonts w:cs="Times New Roman"/>
          <w:szCs w:val="24"/>
        </w:rPr>
      </w:pPr>
      <w:r w:rsidRPr="00C93066">
        <w:rPr>
          <w:rFonts w:cs="Times New Roman"/>
          <w:szCs w:val="24"/>
        </w:rPr>
        <w:br w:type="page"/>
      </w:r>
    </w:p>
    <w:p w14:paraId="2048A647" w14:textId="52F4E79E" w:rsidR="007D38F7" w:rsidRPr="00C93066" w:rsidRDefault="0074761F" w:rsidP="00985C75">
      <w:pPr>
        <w:spacing w:line="480" w:lineRule="auto"/>
        <w:rPr>
          <w:rFonts w:cs="Times New Roman"/>
          <w:b/>
          <w:bCs/>
          <w:i/>
          <w:iCs/>
          <w:color w:val="222222"/>
          <w:szCs w:val="24"/>
          <w:shd w:val="clear" w:color="auto" w:fill="FFFFFF"/>
        </w:rPr>
      </w:pPr>
      <w:r w:rsidRPr="00C93066">
        <w:rPr>
          <w:rFonts w:cs="Times New Roman"/>
          <w:b/>
          <w:bCs/>
          <w:i/>
          <w:iCs/>
          <w:color w:val="222222"/>
          <w:szCs w:val="24"/>
          <w:shd w:val="clear" w:color="auto" w:fill="FFFFFF"/>
        </w:rPr>
        <w:lastRenderedPageBreak/>
        <w:t>Bibliograp</w:t>
      </w:r>
      <w:r w:rsidR="00643EC5">
        <w:rPr>
          <w:rFonts w:cs="Times New Roman"/>
          <w:b/>
          <w:bCs/>
          <w:i/>
          <w:iCs/>
          <w:color w:val="222222"/>
          <w:szCs w:val="24"/>
          <w:shd w:val="clear" w:color="auto" w:fill="FFFFFF"/>
        </w:rPr>
        <w:t>h</w:t>
      </w:r>
      <w:r w:rsidRPr="00C93066">
        <w:rPr>
          <w:rFonts w:cs="Times New Roman"/>
          <w:b/>
          <w:bCs/>
          <w:i/>
          <w:iCs/>
          <w:color w:val="222222"/>
          <w:szCs w:val="24"/>
          <w:shd w:val="clear" w:color="auto" w:fill="FFFFFF"/>
        </w:rPr>
        <w:t>y:</w:t>
      </w:r>
    </w:p>
    <w:p w14:paraId="736502B1" w14:textId="77777777" w:rsidR="00A95733" w:rsidRPr="00C93066" w:rsidRDefault="00A95733" w:rsidP="00985C75">
      <w:pPr>
        <w:pStyle w:val="Bibliography"/>
        <w:spacing w:line="480" w:lineRule="auto"/>
        <w:rPr>
          <w:rFonts w:cs="Times New Roman"/>
          <w:szCs w:val="24"/>
        </w:rPr>
      </w:pPr>
      <w:r w:rsidRPr="00C93066">
        <w:rPr>
          <w:rFonts w:cs="Times New Roman"/>
          <w:szCs w:val="24"/>
        </w:rPr>
        <w:fldChar w:fldCharType="begin"/>
      </w:r>
      <w:r w:rsidRPr="00C93066">
        <w:rPr>
          <w:rFonts w:cs="Times New Roman"/>
          <w:szCs w:val="24"/>
        </w:rPr>
        <w:instrText xml:space="preserve"> ADDIN ZOTERO_BIBL {"uncited":[],"omitted":[],"custom":[]} CSL_BIBLIOGRAPHY </w:instrText>
      </w:r>
      <w:r w:rsidRPr="00C93066">
        <w:rPr>
          <w:rFonts w:cs="Times New Roman"/>
          <w:szCs w:val="24"/>
        </w:rPr>
        <w:fldChar w:fldCharType="separate"/>
      </w:r>
      <w:r w:rsidRPr="00C93066">
        <w:rPr>
          <w:rFonts w:cs="Times New Roman"/>
          <w:szCs w:val="24"/>
        </w:rPr>
        <w:t>Cisco accused of employee discrimination – The Mercury News [WWW Document], n.d. URL https://www.mercurynews.com/2007/05/09/cisco-accused-of-employee-discrimination/ (accessed 1.29.20).</w:t>
      </w:r>
    </w:p>
    <w:p w14:paraId="052529E1" w14:textId="77777777" w:rsidR="00A95733" w:rsidRPr="00C93066" w:rsidRDefault="00A95733" w:rsidP="00985C75">
      <w:pPr>
        <w:pStyle w:val="Bibliography"/>
        <w:spacing w:line="480" w:lineRule="auto"/>
        <w:rPr>
          <w:rFonts w:cs="Times New Roman"/>
          <w:szCs w:val="24"/>
        </w:rPr>
      </w:pPr>
      <w:r w:rsidRPr="00C93066">
        <w:rPr>
          <w:rFonts w:cs="Times New Roman"/>
          <w:szCs w:val="24"/>
        </w:rPr>
        <w:t>Cisco Mission Statement Analysis and Vision [2020 UPDATED] [WWW Document], n.d. URL https://www.astrogrowth.com/blog/cisco-mission-statement/ (accessed 1.29.20).</w:t>
      </w:r>
    </w:p>
    <w:p w14:paraId="7DC44DAA" w14:textId="77777777" w:rsidR="00A95733" w:rsidRPr="00C93066" w:rsidRDefault="00A95733" w:rsidP="00985C75">
      <w:pPr>
        <w:pStyle w:val="Bibliography"/>
        <w:spacing w:line="480" w:lineRule="auto"/>
        <w:rPr>
          <w:rFonts w:cs="Times New Roman"/>
          <w:szCs w:val="24"/>
        </w:rPr>
      </w:pPr>
      <w:r w:rsidRPr="00C93066">
        <w:rPr>
          <w:rFonts w:cs="Times New Roman"/>
          <w:szCs w:val="24"/>
        </w:rPr>
        <w:t>Cisco Ranks #2 on Fortune’s 100 Best Workplaces for Diversity List for 2019 - Cisco Blogs [WWW Document], n.d. URL https://blogs.cisco.com/diversity/diversity-award (accessed 1.29.20).</w:t>
      </w:r>
    </w:p>
    <w:p w14:paraId="6EE4640C" w14:textId="77777777" w:rsidR="00A95733" w:rsidRPr="00C93066" w:rsidRDefault="00A95733" w:rsidP="00985C75">
      <w:pPr>
        <w:pStyle w:val="Bibliography"/>
        <w:spacing w:line="480" w:lineRule="auto"/>
        <w:rPr>
          <w:rFonts w:cs="Times New Roman"/>
          <w:szCs w:val="24"/>
        </w:rPr>
      </w:pPr>
      <w:r w:rsidRPr="00C93066">
        <w:rPr>
          <w:rFonts w:cs="Times New Roman"/>
          <w:szCs w:val="24"/>
        </w:rPr>
        <w:t>Comparing super-diversity: Ethnic and Racial Studies: Vol 38, No 4 [WWW Document], n.d. URL https://www.tandfonline.com/doi/abs/10.1080/01419870.2015.980295 (accessed 1.29.20).</w:t>
      </w:r>
    </w:p>
    <w:p w14:paraId="4ADF12C6" w14:textId="6D479A1E" w:rsidR="00A95733" w:rsidRPr="00C93066" w:rsidRDefault="00A95733" w:rsidP="00985C75">
      <w:pPr>
        <w:pStyle w:val="Bibliography"/>
        <w:spacing w:line="480" w:lineRule="auto"/>
        <w:rPr>
          <w:rFonts w:cs="Times New Roman"/>
          <w:szCs w:val="24"/>
        </w:rPr>
      </w:pPr>
      <w:r w:rsidRPr="00C93066">
        <w:rPr>
          <w:rFonts w:cs="Times New Roman"/>
          <w:szCs w:val="24"/>
        </w:rPr>
        <w:t>Diversity, Inclusion, and Collaboration at Cisco - Cisco [WWW Document], n.d. URL https://www.cisco.com/c/en/us/about/inclusion-diversity.html#~stickynav=2 (accessed 1.29.20).</w:t>
      </w:r>
    </w:p>
    <w:p w14:paraId="6EF05659" w14:textId="152D9270" w:rsidR="0074761F" w:rsidRPr="00C93066" w:rsidRDefault="0074761F" w:rsidP="00985C75">
      <w:pPr>
        <w:spacing w:line="480" w:lineRule="auto"/>
        <w:ind w:left="720" w:hanging="720"/>
        <w:rPr>
          <w:rFonts w:cs="Times New Roman"/>
          <w:szCs w:val="24"/>
        </w:rPr>
      </w:pPr>
      <w:r w:rsidRPr="00C93066">
        <w:rPr>
          <w:rFonts w:cs="Times New Roman"/>
          <w:color w:val="222222"/>
          <w:szCs w:val="24"/>
          <w:shd w:val="clear" w:color="auto" w:fill="FFFFFF"/>
        </w:rPr>
        <w:t>Hunt, V., Layton, D. and Prince, S., 2015. Diversity matters. </w:t>
      </w:r>
      <w:r w:rsidRPr="00C93066">
        <w:rPr>
          <w:rFonts w:cs="Times New Roman"/>
          <w:i/>
          <w:iCs/>
          <w:color w:val="222222"/>
          <w:szCs w:val="24"/>
          <w:shd w:val="clear" w:color="auto" w:fill="FFFFFF"/>
        </w:rPr>
        <w:t>McKinsey &amp; Company</w:t>
      </w:r>
      <w:r w:rsidRPr="00C93066">
        <w:rPr>
          <w:rFonts w:cs="Times New Roman"/>
          <w:color w:val="222222"/>
          <w:szCs w:val="24"/>
          <w:shd w:val="clear" w:color="auto" w:fill="FFFFFF"/>
        </w:rPr>
        <w:t>, </w:t>
      </w:r>
      <w:r w:rsidRPr="00C93066">
        <w:rPr>
          <w:rFonts w:cs="Times New Roman"/>
          <w:i/>
          <w:iCs/>
          <w:color w:val="222222"/>
          <w:szCs w:val="24"/>
          <w:shd w:val="clear" w:color="auto" w:fill="FFFFFF"/>
        </w:rPr>
        <w:t>1</w:t>
      </w:r>
      <w:r w:rsidRPr="00C93066">
        <w:rPr>
          <w:rFonts w:cs="Times New Roman"/>
          <w:color w:val="222222"/>
          <w:szCs w:val="24"/>
          <w:shd w:val="clear" w:color="auto" w:fill="FFFFFF"/>
        </w:rPr>
        <w:t>(1), pp.15-29.</w:t>
      </w:r>
    </w:p>
    <w:p w14:paraId="6AE01DDA" w14:textId="77777777" w:rsidR="00A95733" w:rsidRPr="00C93066" w:rsidRDefault="00A95733" w:rsidP="00985C75">
      <w:pPr>
        <w:pStyle w:val="Bibliography"/>
        <w:spacing w:line="480" w:lineRule="auto"/>
        <w:rPr>
          <w:rFonts w:cs="Times New Roman"/>
          <w:szCs w:val="24"/>
        </w:rPr>
      </w:pPr>
      <w:r w:rsidRPr="00C93066">
        <w:rPr>
          <w:rFonts w:cs="Times New Roman"/>
          <w:szCs w:val="24"/>
        </w:rPr>
        <w:t>On the Gateway Diversity for High Throughput Broadband Satellite Systems - IEEE Journals &amp; Magazine [WWW Document], n.d. URL https://ieeexplore.ieee.org/abstract/document/6856179/ (accessed 1.29.20).</w:t>
      </w:r>
    </w:p>
    <w:p w14:paraId="32E631ED" w14:textId="77777777" w:rsidR="00A95733" w:rsidRPr="00C93066" w:rsidRDefault="00A95733" w:rsidP="00985C75">
      <w:pPr>
        <w:pStyle w:val="Bibliography"/>
        <w:spacing w:line="480" w:lineRule="auto"/>
        <w:rPr>
          <w:rFonts w:cs="Times New Roman"/>
          <w:szCs w:val="24"/>
        </w:rPr>
      </w:pPr>
      <w:r w:rsidRPr="00C93066">
        <w:rPr>
          <w:rFonts w:cs="Times New Roman"/>
          <w:szCs w:val="24"/>
        </w:rPr>
        <w:t>Work Group Diversity | Annual Review of Psychology [WWW Document], n.d. URL https://www.annualreviews.org/doi/abs/10.1146/annurev.psych.58.110405.085546 (accessed 1.29.20).</w:t>
      </w:r>
    </w:p>
    <w:p w14:paraId="3800716A" w14:textId="15646EAF" w:rsidR="00A95733" w:rsidRPr="00C93066" w:rsidRDefault="00A95733" w:rsidP="00985C75">
      <w:pPr>
        <w:spacing w:line="480" w:lineRule="auto"/>
        <w:rPr>
          <w:rFonts w:cs="Times New Roman"/>
          <w:szCs w:val="24"/>
        </w:rPr>
      </w:pPr>
      <w:r w:rsidRPr="00C93066">
        <w:rPr>
          <w:rFonts w:cs="Times New Roman"/>
          <w:szCs w:val="24"/>
        </w:rPr>
        <w:lastRenderedPageBreak/>
        <w:fldChar w:fldCharType="end"/>
      </w:r>
    </w:p>
    <w:sectPr w:rsidR="00A95733" w:rsidRPr="00C93066" w:rsidSect="00C93066">
      <w:headerReference w:type="default" r:id="rId6"/>
      <w:headerReference w:type="firs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39B34E" w14:textId="77777777" w:rsidR="00D95449" w:rsidRDefault="00D95449" w:rsidP="00C93066">
      <w:pPr>
        <w:spacing w:after="0" w:line="240" w:lineRule="auto"/>
      </w:pPr>
      <w:r>
        <w:separator/>
      </w:r>
    </w:p>
  </w:endnote>
  <w:endnote w:type="continuationSeparator" w:id="0">
    <w:p w14:paraId="6EEB5D25" w14:textId="77777777" w:rsidR="00D95449" w:rsidRDefault="00D95449" w:rsidP="00C930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36420A" w14:textId="77777777" w:rsidR="00D95449" w:rsidRDefault="00D95449" w:rsidP="00C93066">
      <w:pPr>
        <w:spacing w:after="0" w:line="240" w:lineRule="auto"/>
      </w:pPr>
      <w:r>
        <w:separator/>
      </w:r>
    </w:p>
  </w:footnote>
  <w:footnote w:type="continuationSeparator" w:id="0">
    <w:p w14:paraId="7F21BA2E" w14:textId="77777777" w:rsidR="00D95449" w:rsidRDefault="00D95449" w:rsidP="00C930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D4FF91" w14:textId="102F76B2" w:rsidR="00122A5E" w:rsidRDefault="00122A5E">
    <w:pPr>
      <w:pStyle w:val="Header"/>
      <w:jc w:val="right"/>
    </w:pPr>
    <w:r>
      <w:t xml:space="preserve">BUSINESS AND MANAGEMENT   </w:t>
    </w:r>
    <w:sdt>
      <w:sdtPr>
        <w:id w:val="196441623"/>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4D113F7" w14:textId="77777777" w:rsidR="00C93066" w:rsidRDefault="00C9306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618C23" w14:textId="255D4730" w:rsidR="00C93066" w:rsidRDefault="00122A5E">
    <w:pPr>
      <w:pStyle w:val="Header"/>
    </w:pPr>
    <w:r>
      <w:t>RUNNING HEAD: BUSINESS AND MANAGEMEN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7"/>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3Mzc3NzU0MTGyMLBU0lEKTi0uzszPAykwrQUAwA4u7ywAAAA="/>
  </w:docVars>
  <w:rsids>
    <w:rsidRoot w:val="00BD109B"/>
    <w:rsid w:val="00003E0C"/>
    <w:rsid w:val="00033838"/>
    <w:rsid w:val="00037B4A"/>
    <w:rsid w:val="000518D3"/>
    <w:rsid w:val="0006066E"/>
    <w:rsid w:val="000628CD"/>
    <w:rsid w:val="0009338C"/>
    <w:rsid w:val="000942D8"/>
    <w:rsid w:val="000C0AE6"/>
    <w:rsid w:val="000E2009"/>
    <w:rsid w:val="000E3743"/>
    <w:rsid w:val="00122A5E"/>
    <w:rsid w:val="001619A7"/>
    <w:rsid w:val="0016694A"/>
    <w:rsid w:val="0017281B"/>
    <w:rsid w:val="001754B4"/>
    <w:rsid w:val="001D4DBE"/>
    <w:rsid w:val="001E5654"/>
    <w:rsid w:val="00205B07"/>
    <w:rsid w:val="002307ED"/>
    <w:rsid w:val="00253221"/>
    <w:rsid w:val="00265FAC"/>
    <w:rsid w:val="002B721A"/>
    <w:rsid w:val="002B774B"/>
    <w:rsid w:val="002D61BF"/>
    <w:rsid w:val="002E08CC"/>
    <w:rsid w:val="002E365D"/>
    <w:rsid w:val="002E7DA2"/>
    <w:rsid w:val="003161D3"/>
    <w:rsid w:val="003254CA"/>
    <w:rsid w:val="00337AB0"/>
    <w:rsid w:val="00355679"/>
    <w:rsid w:val="00355F55"/>
    <w:rsid w:val="00365273"/>
    <w:rsid w:val="003862BD"/>
    <w:rsid w:val="003D20C7"/>
    <w:rsid w:val="003D522C"/>
    <w:rsid w:val="004559EA"/>
    <w:rsid w:val="00463AC1"/>
    <w:rsid w:val="004724F4"/>
    <w:rsid w:val="00480093"/>
    <w:rsid w:val="004A080B"/>
    <w:rsid w:val="004A59EF"/>
    <w:rsid w:val="004E09CB"/>
    <w:rsid w:val="004F71B9"/>
    <w:rsid w:val="0050590E"/>
    <w:rsid w:val="0052539A"/>
    <w:rsid w:val="00532009"/>
    <w:rsid w:val="0055134D"/>
    <w:rsid w:val="00563CF1"/>
    <w:rsid w:val="005768F9"/>
    <w:rsid w:val="006053D7"/>
    <w:rsid w:val="00643EC5"/>
    <w:rsid w:val="00664D6A"/>
    <w:rsid w:val="00671EFA"/>
    <w:rsid w:val="00681982"/>
    <w:rsid w:val="006D153D"/>
    <w:rsid w:val="006D7230"/>
    <w:rsid w:val="006E6695"/>
    <w:rsid w:val="007171F1"/>
    <w:rsid w:val="0074761F"/>
    <w:rsid w:val="00761FA1"/>
    <w:rsid w:val="00790460"/>
    <w:rsid w:val="007A14C6"/>
    <w:rsid w:val="007A2B8B"/>
    <w:rsid w:val="007A716A"/>
    <w:rsid w:val="007B6B5E"/>
    <w:rsid w:val="007C005A"/>
    <w:rsid w:val="007D38F7"/>
    <w:rsid w:val="0080125F"/>
    <w:rsid w:val="00832835"/>
    <w:rsid w:val="0083706F"/>
    <w:rsid w:val="00837418"/>
    <w:rsid w:val="00850531"/>
    <w:rsid w:val="008638A1"/>
    <w:rsid w:val="00896A6B"/>
    <w:rsid w:val="008A6139"/>
    <w:rsid w:val="008A6DCC"/>
    <w:rsid w:val="009378C3"/>
    <w:rsid w:val="00983774"/>
    <w:rsid w:val="00985C75"/>
    <w:rsid w:val="00986169"/>
    <w:rsid w:val="009D0B76"/>
    <w:rsid w:val="009D6985"/>
    <w:rsid w:val="009E6C47"/>
    <w:rsid w:val="009E7964"/>
    <w:rsid w:val="009F2F1C"/>
    <w:rsid w:val="00A0638A"/>
    <w:rsid w:val="00A17856"/>
    <w:rsid w:val="00A40898"/>
    <w:rsid w:val="00A40B52"/>
    <w:rsid w:val="00A50E24"/>
    <w:rsid w:val="00A52883"/>
    <w:rsid w:val="00A542FC"/>
    <w:rsid w:val="00A616FD"/>
    <w:rsid w:val="00A64D59"/>
    <w:rsid w:val="00A95733"/>
    <w:rsid w:val="00AA0A8A"/>
    <w:rsid w:val="00AB2CFC"/>
    <w:rsid w:val="00AC670E"/>
    <w:rsid w:val="00AE106A"/>
    <w:rsid w:val="00AE4B4C"/>
    <w:rsid w:val="00AF11E5"/>
    <w:rsid w:val="00B42FB9"/>
    <w:rsid w:val="00B74262"/>
    <w:rsid w:val="00B918F9"/>
    <w:rsid w:val="00BC3167"/>
    <w:rsid w:val="00BC7E54"/>
    <w:rsid w:val="00BD109B"/>
    <w:rsid w:val="00BE3482"/>
    <w:rsid w:val="00C1202C"/>
    <w:rsid w:val="00C13BE9"/>
    <w:rsid w:val="00C5466F"/>
    <w:rsid w:val="00C87FED"/>
    <w:rsid w:val="00C93066"/>
    <w:rsid w:val="00CA6277"/>
    <w:rsid w:val="00CF3147"/>
    <w:rsid w:val="00CF706E"/>
    <w:rsid w:val="00D12307"/>
    <w:rsid w:val="00D267AF"/>
    <w:rsid w:val="00D31C71"/>
    <w:rsid w:val="00D3315B"/>
    <w:rsid w:val="00D40694"/>
    <w:rsid w:val="00D519FF"/>
    <w:rsid w:val="00D534B1"/>
    <w:rsid w:val="00D552CD"/>
    <w:rsid w:val="00D95449"/>
    <w:rsid w:val="00D96AA4"/>
    <w:rsid w:val="00DB5BFD"/>
    <w:rsid w:val="00DE57D3"/>
    <w:rsid w:val="00E50727"/>
    <w:rsid w:val="00E71DC8"/>
    <w:rsid w:val="00E74C67"/>
    <w:rsid w:val="00EA210B"/>
    <w:rsid w:val="00ED0B06"/>
    <w:rsid w:val="00EE7895"/>
    <w:rsid w:val="00EF1335"/>
    <w:rsid w:val="00EF7235"/>
    <w:rsid w:val="00F2083D"/>
    <w:rsid w:val="00F26B7A"/>
    <w:rsid w:val="00F64FE9"/>
    <w:rsid w:val="00F67196"/>
    <w:rsid w:val="00FA3D2B"/>
    <w:rsid w:val="00FB360A"/>
    <w:rsid w:val="00FC3B3E"/>
    <w:rsid w:val="00FD584E"/>
    <w:rsid w:val="00FF4A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41D42D"/>
  <w15:chartTrackingRefBased/>
  <w15:docId w15:val="{8F25BD33-CE73-4531-85CA-E7DE944436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color w:val="000000" w:themeColor="text1"/>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71EFA"/>
    <w:pPr>
      <w:spacing w:after="0" w:line="240" w:lineRule="auto"/>
      <w:ind w:left="720" w:hanging="720"/>
    </w:pPr>
  </w:style>
  <w:style w:type="paragraph" w:styleId="Header">
    <w:name w:val="header"/>
    <w:basedOn w:val="Normal"/>
    <w:link w:val="HeaderChar"/>
    <w:uiPriority w:val="99"/>
    <w:unhideWhenUsed/>
    <w:rsid w:val="00C930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3066"/>
  </w:style>
  <w:style w:type="paragraph" w:styleId="Footer">
    <w:name w:val="footer"/>
    <w:basedOn w:val="Normal"/>
    <w:link w:val="FooterChar"/>
    <w:uiPriority w:val="99"/>
    <w:unhideWhenUsed/>
    <w:rsid w:val="00C930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30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9412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0</TotalTime>
  <Pages>8</Pages>
  <Words>2096</Words>
  <Characters>11948</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ya</dc:creator>
  <cp:keywords/>
  <dc:description/>
  <cp:lastModifiedBy>abc</cp:lastModifiedBy>
  <cp:revision>129</cp:revision>
  <dcterms:created xsi:type="dcterms:W3CDTF">2020-01-29T10:36:00Z</dcterms:created>
  <dcterms:modified xsi:type="dcterms:W3CDTF">2020-01-29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Bc2YZbHB"/&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